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0F978" w14:textId="48ADFDEB" w:rsidR="00904B1A" w:rsidRPr="00B670FC" w:rsidRDefault="00904B1A" w:rsidP="00C4330A">
      <w:pPr>
        <w:rPr>
          <w:b/>
          <w:bCs/>
          <w:sz w:val="28"/>
          <w:szCs w:val="28"/>
        </w:rPr>
      </w:pPr>
      <w:bookmarkStart w:id="0" w:name="_Hlk174105730"/>
      <w:r w:rsidRPr="00B670FC">
        <w:rPr>
          <w:b/>
          <w:bCs/>
          <w:sz w:val="28"/>
          <w:szCs w:val="28"/>
        </w:rPr>
        <w:t xml:space="preserve">Impact of Metabolic Syndrome Traits </w:t>
      </w:r>
      <w:r w:rsidR="00A73F61" w:rsidRPr="00B670FC">
        <w:rPr>
          <w:b/>
          <w:bCs/>
          <w:sz w:val="28"/>
          <w:szCs w:val="28"/>
        </w:rPr>
        <w:t xml:space="preserve">on Kidney Disease Risk </w:t>
      </w:r>
      <w:r w:rsidRPr="00B670FC">
        <w:rPr>
          <w:b/>
          <w:bCs/>
          <w:sz w:val="28"/>
          <w:szCs w:val="28"/>
        </w:rPr>
        <w:t xml:space="preserve">in </w:t>
      </w:r>
      <w:r w:rsidR="003348E8" w:rsidRPr="00B670FC">
        <w:rPr>
          <w:b/>
          <w:bCs/>
          <w:sz w:val="28"/>
          <w:szCs w:val="28"/>
        </w:rPr>
        <w:t xml:space="preserve">Individuals </w:t>
      </w:r>
      <w:r w:rsidRPr="00B670FC">
        <w:rPr>
          <w:b/>
          <w:bCs/>
          <w:sz w:val="28"/>
          <w:szCs w:val="28"/>
        </w:rPr>
        <w:t xml:space="preserve">with MASLD: </w:t>
      </w:r>
      <w:r w:rsidR="009C60A5" w:rsidRPr="00B670FC">
        <w:rPr>
          <w:b/>
          <w:bCs/>
          <w:sz w:val="28"/>
          <w:szCs w:val="28"/>
        </w:rPr>
        <w:t xml:space="preserve">a </w:t>
      </w:r>
      <w:r w:rsidRPr="00B670FC">
        <w:rPr>
          <w:b/>
          <w:bCs/>
          <w:sz w:val="28"/>
          <w:szCs w:val="28"/>
        </w:rPr>
        <w:t>UK Biobank Study.</w:t>
      </w:r>
    </w:p>
    <w:bookmarkEnd w:id="0"/>
    <w:p w14:paraId="247AED56" w14:textId="037259DB" w:rsidR="000623A5" w:rsidRPr="00B670FC" w:rsidRDefault="00D6575B" w:rsidP="00AD759D">
      <w:pPr>
        <w:rPr>
          <w:lang w:val="it-IT"/>
        </w:rPr>
      </w:pPr>
      <w:r w:rsidRPr="00B670FC">
        <w:rPr>
          <w:lang w:val="it-IT"/>
        </w:rPr>
        <w:t>Josh Bilson</w:t>
      </w:r>
      <w:r w:rsidR="00BC05DC" w:rsidRPr="00B670FC">
        <w:rPr>
          <w:lang w:val="it-IT"/>
        </w:rPr>
        <w:t xml:space="preserve"> </w:t>
      </w:r>
      <w:r w:rsidR="00BC05DC" w:rsidRPr="00B670FC">
        <w:rPr>
          <w:vertAlign w:val="superscript"/>
          <w:lang w:val="it-IT"/>
        </w:rPr>
        <w:t>a,b</w:t>
      </w:r>
      <w:r w:rsidR="00BC05DC" w:rsidRPr="00B670FC">
        <w:rPr>
          <w:lang w:val="it-IT"/>
        </w:rPr>
        <w:t>, Theresa J. Hydes</w:t>
      </w:r>
      <w:r w:rsidR="00896579" w:rsidRPr="00B670FC">
        <w:rPr>
          <w:lang w:val="it-IT"/>
        </w:rPr>
        <w:t xml:space="preserve"> </w:t>
      </w:r>
      <w:r w:rsidR="00896579" w:rsidRPr="00B670FC">
        <w:rPr>
          <w:vertAlign w:val="superscript"/>
          <w:lang w:val="it-IT"/>
        </w:rPr>
        <w:t>c.d</w:t>
      </w:r>
      <w:r w:rsidR="00BC05DC" w:rsidRPr="00B670FC">
        <w:rPr>
          <w:lang w:val="it-IT"/>
        </w:rPr>
        <w:t>, Declan McDonnell</w:t>
      </w:r>
      <w:r w:rsidR="00896579" w:rsidRPr="00B670FC">
        <w:rPr>
          <w:lang w:val="it-IT"/>
        </w:rPr>
        <w:t xml:space="preserve"> </w:t>
      </w:r>
      <w:r w:rsidR="00BC05DC" w:rsidRPr="00B670FC">
        <w:rPr>
          <w:vertAlign w:val="superscript"/>
          <w:lang w:val="it-IT"/>
        </w:rPr>
        <w:t>a,b,</w:t>
      </w:r>
      <w:r w:rsidR="00896579" w:rsidRPr="00B670FC">
        <w:rPr>
          <w:vertAlign w:val="superscript"/>
          <w:lang w:val="it-IT"/>
        </w:rPr>
        <w:t>e</w:t>
      </w:r>
      <w:r w:rsidR="00BC05DC" w:rsidRPr="00B670FC">
        <w:rPr>
          <w:lang w:val="it-IT"/>
        </w:rPr>
        <w:t>,</w:t>
      </w:r>
      <w:r w:rsidR="002B2936" w:rsidRPr="00B670FC">
        <w:rPr>
          <w:lang w:val="it-IT"/>
        </w:rPr>
        <w:t xml:space="preserve"> Ryan </w:t>
      </w:r>
      <w:r w:rsidR="00165D6D" w:rsidRPr="00B670FC">
        <w:rPr>
          <w:lang w:val="it-IT"/>
        </w:rPr>
        <w:t xml:space="preserve">M. </w:t>
      </w:r>
      <w:r w:rsidR="002B2936" w:rsidRPr="00B670FC">
        <w:rPr>
          <w:lang w:val="it-IT"/>
        </w:rPr>
        <w:t xml:space="preserve">Buchanan </w:t>
      </w:r>
      <w:r w:rsidR="002B2936" w:rsidRPr="00B670FC">
        <w:rPr>
          <w:vertAlign w:val="superscript"/>
          <w:lang w:val="it-IT"/>
        </w:rPr>
        <w:t>f</w:t>
      </w:r>
      <w:r w:rsidR="002B2936" w:rsidRPr="00B670FC">
        <w:rPr>
          <w:lang w:val="it-IT"/>
        </w:rPr>
        <w:t>,</w:t>
      </w:r>
      <w:r w:rsidR="00BC05DC" w:rsidRPr="00B670FC">
        <w:rPr>
          <w:lang w:val="it-IT"/>
        </w:rPr>
        <w:t xml:space="preserve"> </w:t>
      </w:r>
      <w:r w:rsidR="00896579" w:rsidRPr="00B670FC">
        <w:rPr>
          <w:lang w:val="it-IT"/>
        </w:rPr>
        <w:t>Eleonora Scorletti</w:t>
      </w:r>
      <w:r w:rsidR="00CE47B6" w:rsidRPr="00B670FC">
        <w:rPr>
          <w:lang w:val="it-IT"/>
        </w:rPr>
        <w:t xml:space="preserve"> </w:t>
      </w:r>
      <w:r w:rsidR="00CE47B6" w:rsidRPr="00B670FC">
        <w:rPr>
          <w:vertAlign w:val="superscript"/>
          <w:lang w:val="it-IT"/>
        </w:rPr>
        <w:t>a,b,</w:t>
      </w:r>
      <w:r w:rsidR="002B2936" w:rsidRPr="00B670FC">
        <w:rPr>
          <w:vertAlign w:val="superscript"/>
          <w:lang w:val="it-IT"/>
        </w:rPr>
        <w:t>g</w:t>
      </w:r>
      <w:r w:rsidR="00896579" w:rsidRPr="00B670FC">
        <w:rPr>
          <w:lang w:val="it-IT"/>
        </w:rPr>
        <w:t xml:space="preserve">, </w:t>
      </w:r>
      <w:r w:rsidR="00BC05DC" w:rsidRPr="00B670FC">
        <w:rPr>
          <w:lang w:val="it-IT"/>
        </w:rPr>
        <w:t>Alessandro Mantovani</w:t>
      </w:r>
      <w:r w:rsidR="00896579" w:rsidRPr="00B670FC">
        <w:rPr>
          <w:lang w:val="it-IT"/>
        </w:rPr>
        <w:t xml:space="preserve"> </w:t>
      </w:r>
      <w:r w:rsidR="002B2936" w:rsidRPr="00B670FC">
        <w:rPr>
          <w:vertAlign w:val="superscript"/>
          <w:lang w:val="it-IT"/>
        </w:rPr>
        <w:t>h</w:t>
      </w:r>
      <w:r w:rsidR="00BC05DC" w:rsidRPr="00B670FC">
        <w:rPr>
          <w:lang w:val="it-IT"/>
        </w:rPr>
        <w:t>, Giovanni Targher</w:t>
      </w:r>
      <w:r w:rsidR="00896579" w:rsidRPr="00B670FC">
        <w:rPr>
          <w:lang w:val="it-IT"/>
        </w:rPr>
        <w:t xml:space="preserve"> </w:t>
      </w:r>
      <w:r w:rsidR="002B2936" w:rsidRPr="00B670FC">
        <w:rPr>
          <w:vertAlign w:val="superscript"/>
          <w:lang w:val="it-IT"/>
        </w:rPr>
        <w:t>I</w:t>
      </w:r>
      <w:r w:rsidR="00CE47B6" w:rsidRPr="00B670FC">
        <w:rPr>
          <w:vertAlign w:val="superscript"/>
          <w:lang w:val="it-IT"/>
        </w:rPr>
        <w:t>,</w:t>
      </w:r>
      <w:r w:rsidR="002B2936" w:rsidRPr="00B670FC">
        <w:rPr>
          <w:vertAlign w:val="superscript"/>
          <w:lang w:val="it-IT"/>
        </w:rPr>
        <w:t>j</w:t>
      </w:r>
      <w:r w:rsidR="00BC05DC" w:rsidRPr="00B670FC">
        <w:rPr>
          <w:lang w:val="it-IT"/>
        </w:rPr>
        <w:t>, Christopher D. Byrne</w:t>
      </w:r>
      <w:r w:rsidR="00896579" w:rsidRPr="00B670FC">
        <w:rPr>
          <w:lang w:val="it-IT"/>
        </w:rPr>
        <w:t xml:space="preserve"> </w:t>
      </w:r>
      <w:r w:rsidR="00896579" w:rsidRPr="00B670FC">
        <w:rPr>
          <w:vertAlign w:val="superscript"/>
          <w:lang w:val="it-IT"/>
        </w:rPr>
        <w:t>a,b</w:t>
      </w:r>
      <w:r w:rsidR="00BC05DC" w:rsidRPr="00B670FC">
        <w:rPr>
          <w:lang w:val="it-IT"/>
        </w:rPr>
        <w:t>.</w:t>
      </w:r>
    </w:p>
    <w:p w14:paraId="5EFCB24F" w14:textId="1E3491DB" w:rsidR="00D6575B" w:rsidRPr="00B670FC" w:rsidRDefault="00AD759D" w:rsidP="00C4330A">
      <w:pPr>
        <w:rPr>
          <w:b/>
          <w:bCs/>
        </w:rPr>
      </w:pPr>
      <w:r w:rsidRPr="00B670FC">
        <w:rPr>
          <w:b/>
          <w:bCs/>
        </w:rPr>
        <w:t>Affiliations:</w:t>
      </w:r>
    </w:p>
    <w:p w14:paraId="055BF0F0" w14:textId="525CED05" w:rsidR="00BC05DC" w:rsidRPr="00B670FC" w:rsidRDefault="00BC05DC" w:rsidP="00AB2475">
      <w:pPr>
        <w:spacing w:line="240" w:lineRule="auto"/>
        <w:rPr>
          <w:b/>
          <w:bCs/>
        </w:rPr>
      </w:pPr>
      <w:r w:rsidRPr="00B670FC">
        <w:rPr>
          <w:vertAlign w:val="superscript"/>
        </w:rPr>
        <w:t>a</w:t>
      </w:r>
      <w:r w:rsidR="00896579" w:rsidRPr="00B670FC">
        <w:rPr>
          <w:vertAlign w:val="superscript"/>
        </w:rPr>
        <w:t xml:space="preserve"> </w:t>
      </w:r>
      <w:r w:rsidRPr="00B670FC">
        <w:t xml:space="preserve">School of Human Development and Health, Faculty of Medicine, University of Southampton, Southampton, UK. </w:t>
      </w:r>
    </w:p>
    <w:p w14:paraId="7C9105E3" w14:textId="2BBC65C7" w:rsidR="00BC05DC" w:rsidRPr="00B670FC" w:rsidRDefault="00BC05DC" w:rsidP="00AB2475">
      <w:pPr>
        <w:spacing w:line="240" w:lineRule="auto"/>
      </w:pPr>
      <w:r w:rsidRPr="00B670FC">
        <w:rPr>
          <w:vertAlign w:val="superscript"/>
        </w:rPr>
        <w:t>b</w:t>
      </w:r>
      <w:r w:rsidR="00896579" w:rsidRPr="00B670FC">
        <w:rPr>
          <w:vertAlign w:val="superscript"/>
        </w:rPr>
        <w:t xml:space="preserve"> </w:t>
      </w:r>
      <w:r w:rsidRPr="00B670FC">
        <w:t xml:space="preserve">National Institute for Health </w:t>
      </w:r>
      <w:r w:rsidR="00D031D6" w:rsidRPr="00B670FC">
        <w:t xml:space="preserve">and Care </w:t>
      </w:r>
      <w:r w:rsidRPr="00B670FC">
        <w:t>Research Southampton Biomedical Research Centre, University of Southampton and University Hospital Southampton National Health Service Foundation Trust, Southampton, UK.</w:t>
      </w:r>
    </w:p>
    <w:p w14:paraId="1BC0CF6B" w14:textId="3AB4A57E" w:rsidR="00896579" w:rsidRPr="00B670FC" w:rsidRDefault="00896579" w:rsidP="00AB2475">
      <w:pPr>
        <w:spacing w:line="240" w:lineRule="auto"/>
      </w:pPr>
      <w:r w:rsidRPr="00B670FC">
        <w:rPr>
          <w:vertAlign w:val="superscript"/>
        </w:rPr>
        <w:t xml:space="preserve">c </w:t>
      </w:r>
      <w:r w:rsidRPr="00B670FC">
        <w:t>Department of Cardiovascular and Metabolic Medicine, 3</w:t>
      </w:r>
      <w:r w:rsidR="00904B1A" w:rsidRPr="00B670FC">
        <w:t>r</w:t>
      </w:r>
      <w:r w:rsidRPr="00B670FC">
        <w:t xml:space="preserve">d Floor Clinical Sciences Centre, Institute of Life Course and Medical Sciences, Liverpool University Hospitals NHS Foundation Trust, University of Liverpool, Longmoor Lane, Liverpool, UK. </w:t>
      </w:r>
    </w:p>
    <w:p w14:paraId="5833F5B4" w14:textId="20706241" w:rsidR="00896579" w:rsidRPr="00B670FC" w:rsidRDefault="00896579" w:rsidP="00AB2475">
      <w:pPr>
        <w:spacing w:line="240" w:lineRule="auto"/>
      </w:pPr>
      <w:r w:rsidRPr="00B670FC">
        <w:rPr>
          <w:vertAlign w:val="superscript"/>
        </w:rPr>
        <w:t xml:space="preserve">d </w:t>
      </w:r>
      <w:r w:rsidRPr="00B670FC">
        <w:t xml:space="preserve">University Hospital Aintree, Liverpool University Hospital NHS Foundation Trust, Liverpool, UK. </w:t>
      </w:r>
    </w:p>
    <w:p w14:paraId="4EC865B2" w14:textId="7133CC42" w:rsidR="00BC05DC" w:rsidRPr="00B670FC" w:rsidRDefault="00896579" w:rsidP="00AB2475">
      <w:pPr>
        <w:spacing w:line="240" w:lineRule="auto"/>
      </w:pPr>
      <w:r w:rsidRPr="00B670FC">
        <w:rPr>
          <w:vertAlign w:val="superscript"/>
        </w:rPr>
        <w:t xml:space="preserve">e </w:t>
      </w:r>
      <w:r w:rsidR="00BC05DC" w:rsidRPr="00B670FC">
        <w:t xml:space="preserve">HPB Unit, University Hospital Southampton, Southampton. </w:t>
      </w:r>
    </w:p>
    <w:p w14:paraId="05CDBC6A" w14:textId="148CFDDE" w:rsidR="002B2936" w:rsidRPr="00B670FC" w:rsidRDefault="002B2936" w:rsidP="00AB2475">
      <w:pPr>
        <w:spacing w:line="240" w:lineRule="auto"/>
      </w:pPr>
      <w:r w:rsidRPr="00B670FC">
        <w:rPr>
          <w:vertAlign w:val="superscript"/>
        </w:rPr>
        <w:t xml:space="preserve">f </w:t>
      </w:r>
      <w:r w:rsidRPr="00B670FC">
        <w:t>Primary Care and Population Sciences Faculty of Medicine, University of Southampton, Southampton, UK</w:t>
      </w:r>
      <w:r w:rsidR="00D40C07" w:rsidRPr="00B670FC">
        <w:t>.</w:t>
      </w:r>
    </w:p>
    <w:p w14:paraId="24909532" w14:textId="4209E80E" w:rsidR="00CE47B6" w:rsidRPr="00B670FC" w:rsidRDefault="002B2936" w:rsidP="00AB2475">
      <w:pPr>
        <w:spacing w:line="240" w:lineRule="auto"/>
      </w:pPr>
      <w:r w:rsidRPr="00B670FC">
        <w:rPr>
          <w:vertAlign w:val="superscript"/>
        </w:rPr>
        <w:t>g</w:t>
      </w:r>
      <w:r w:rsidR="00CE47B6" w:rsidRPr="00B670FC">
        <w:t xml:space="preserve"> Department of Genetics, Perelman School of Medicine, University of Pennsylvania, Philadelphia, Pennsylvania, USA.</w:t>
      </w:r>
    </w:p>
    <w:p w14:paraId="50A09ED9" w14:textId="092E8E4E" w:rsidR="00896579" w:rsidRPr="00B670FC" w:rsidRDefault="002B2936" w:rsidP="00AB2475">
      <w:pPr>
        <w:spacing w:line="240" w:lineRule="auto"/>
      </w:pPr>
      <w:r w:rsidRPr="00B670FC">
        <w:rPr>
          <w:vertAlign w:val="superscript"/>
        </w:rPr>
        <w:t>h</w:t>
      </w:r>
      <w:r w:rsidR="007B1C0D" w:rsidRPr="00B670FC">
        <w:rPr>
          <w:vertAlign w:val="superscript"/>
        </w:rPr>
        <w:t xml:space="preserve"> </w:t>
      </w:r>
      <w:r w:rsidR="007B1C0D" w:rsidRPr="00B670FC">
        <w:rPr>
          <w:rFonts w:cstheme="minorHAnsi"/>
          <w:color w:val="000000" w:themeColor="text1"/>
          <w:kern w:val="0"/>
          <w14:ligatures w14:val="none"/>
        </w:rPr>
        <w:t xml:space="preserve">Section of Endocrinology, Diabetes and Metabolism, Department of Medicine, University and </w:t>
      </w:r>
      <w:proofErr w:type="spellStart"/>
      <w:r w:rsidR="007B1C0D" w:rsidRPr="00B670FC">
        <w:rPr>
          <w:rFonts w:cstheme="minorHAnsi"/>
          <w:color w:val="000000" w:themeColor="text1"/>
          <w:kern w:val="0"/>
          <w14:ligatures w14:val="none"/>
        </w:rPr>
        <w:t>Azienda</w:t>
      </w:r>
      <w:proofErr w:type="spellEnd"/>
      <w:r w:rsidR="007B1C0D" w:rsidRPr="00B670FC">
        <w:rPr>
          <w:rFonts w:cstheme="minorHAnsi"/>
          <w:color w:val="000000" w:themeColor="text1"/>
          <w:kern w:val="0"/>
          <w14:ligatures w14:val="none"/>
        </w:rPr>
        <w:t xml:space="preserve"> </w:t>
      </w:r>
      <w:proofErr w:type="spellStart"/>
      <w:r w:rsidR="007B1C0D" w:rsidRPr="00B670FC">
        <w:rPr>
          <w:rFonts w:cstheme="minorHAnsi"/>
          <w:color w:val="000000" w:themeColor="text1"/>
          <w:kern w:val="0"/>
          <w14:ligatures w14:val="none"/>
        </w:rPr>
        <w:t>Ospedaliera</w:t>
      </w:r>
      <w:proofErr w:type="spellEnd"/>
      <w:r w:rsidR="007B1C0D" w:rsidRPr="00B670FC">
        <w:rPr>
          <w:rFonts w:cstheme="minorHAnsi"/>
          <w:color w:val="000000" w:themeColor="text1"/>
          <w:kern w:val="0"/>
          <w14:ligatures w14:val="none"/>
        </w:rPr>
        <w:t xml:space="preserve"> </w:t>
      </w:r>
      <w:proofErr w:type="spellStart"/>
      <w:r w:rsidR="007B1C0D" w:rsidRPr="00B670FC">
        <w:rPr>
          <w:rFonts w:cstheme="minorHAnsi"/>
          <w:color w:val="000000" w:themeColor="text1"/>
          <w:kern w:val="0"/>
          <w14:ligatures w14:val="none"/>
        </w:rPr>
        <w:t>Universitaria</w:t>
      </w:r>
      <w:proofErr w:type="spellEnd"/>
      <w:r w:rsidR="007B1C0D" w:rsidRPr="00B670FC">
        <w:rPr>
          <w:rFonts w:cstheme="minorHAnsi"/>
          <w:color w:val="000000" w:themeColor="text1"/>
          <w:kern w:val="0"/>
          <w14:ligatures w14:val="none"/>
        </w:rPr>
        <w:t xml:space="preserve"> </w:t>
      </w:r>
      <w:proofErr w:type="spellStart"/>
      <w:r w:rsidR="007B1C0D" w:rsidRPr="00B670FC">
        <w:rPr>
          <w:rFonts w:cstheme="minorHAnsi"/>
          <w:color w:val="000000" w:themeColor="text1"/>
          <w:kern w:val="0"/>
          <w14:ligatures w14:val="none"/>
        </w:rPr>
        <w:t>Integrata</w:t>
      </w:r>
      <w:proofErr w:type="spellEnd"/>
      <w:r w:rsidR="007B1C0D" w:rsidRPr="00B670FC">
        <w:rPr>
          <w:rFonts w:cstheme="minorHAnsi"/>
          <w:color w:val="000000" w:themeColor="text1"/>
          <w:kern w:val="0"/>
          <w14:ligatures w14:val="none"/>
        </w:rPr>
        <w:t xml:space="preserve"> of Verona, Verona, Italy</w:t>
      </w:r>
      <w:r w:rsidR="00896579" w:rsidRPr="00B670FC">
        <w:rPr>
          <w:vertAlign w:val="superscript"/>
        </w:rPr>
        <w:t xml:space="preserve"> </w:t>
      </w:r>
    </w:p>
    <w:p w14:paraId="64B3F8E6" w14:textId="349287AF" w:rsidR="00896579" w:rsidRPr="00B670FC" w:rsidRDefault="002B2936" w:rsidP="00AB2475">
      <w:pPr>
        <w:spacing w:line="240" w:lineRule="auto"/>
      </w:pPr>
      <w:proofErr w:type="spellStart"/>
      <w:r w:rsidRPr="00B670FC">
        <w:rPr>
          <w:vertAlign w:val="superscript"/>
        </w:rPr>
        <w:t>i</w:t>
      </w:r>
      <w:proofErr w:type="spellEnd"/>
      <w:r w:rsidR="00896579" w:rsidRPr="00B670FC">
        <w:rPr>
          <w:vertAlign w:val="superscript"/>
        </w:rPr>
        <w:t xml:space="preserve"> </w:t>
      </w:r>
      <w:r w:rsidR="00896579" w:rsidRPr="00B670FC">
        <w:t xml:space="preserve">Metabolic Diseases Research Unit, IRCCS Sacro Cuore - Don Calabria Hospital, </w:t>
      </w:r>
      <w:proofErr w:type="spellStart"/>
      <w:r w:rsidR="00896579" w:rsidRPr="00B670FC">
        <w:t>Negrar</w:t>
      </w:r>
      <w:proofErr w:type="spellEnd"/>
      <w:r w:rsidR="00896579" w:rsidRPr="00B670FC">
        <w:t xml:space="preserve"> di Valpolicella, Italy.</w:t>
      </w:r>
    </w:p>
    <w:p w14:paraId="7BEE345F" w14:textId="531D2AB6" w:rsidR="00896579" w:rsidRPr="00B670FC" w:rsidRDefault="002B2936" w:rsidP="00AB2475">
      <w:pPr>
        <w:spacing w:line="240" w:lineRule="auto"/>
      </w:pPr>
      <w:r w:rsidRPr="00B670FC">
        <w:rPr>
          <w:vertAlign w:val="superscript"/>
        </w:rPr>
        <w:t>j</w:t>
      </w:r>
      <w:r w:rsidR="00896579" w:rsidRPr="00B670FC">
        <w:t xml:space="preserve"> Department of Medicine, University of Verona Faculty of Medicine and Surgery, Verona, Italy</w:t>
      </w:r>
      <w:r w:rsidR="00D40C07" w:rsidRPr="00B670FC">
        <w:t>.</w:t>
      </w:r>
    </w:p>
    <w:p w14:paraId="68740AA1" w14:textId="35A7EC8F" w:rsidR="00AD759D" w:rsidRPr="00B670FC" w:rsidRDefault="00AD759D" w:rsidP="00C4330A">
      <w:pPr>
        <w:rPr>
          <w:b/>
          <w:bCs/>
        </w:rPr>
      </w:pPr>
      <w:r w:rsidRPr="00B670FC">
        <w:rPr>
          <w:b/>
          <w:bCs/>
        </w:rPr>
        <w:t>Corresponding author</w:t>
      </w:r>
      <w:r w:rsidR="004F34C0" w:rsidRPr="00B670FC">
        <w:rPr>
          <w:b/>
          <w:bCs/>
        </w:rPr>
        <w:t>s</w:t>
      </w:r>
      <w:r w:rsidRPr="00B670FC">
        <w:rPr>
          <w:b/>
          <w:bCs/>
        </w:rPr>
        <w:t>:</w:t>
      </w:r>
    </w:p>
    <w:p w14:paraId="07AA898F" w14:textId="7CAB7A1B" w:rsidR="00AD759D" w:rsidRPr="00B670FC" w:rsidRDefault="00CE47B6" w:rsidP="00C4330A">
      <w:r w:rsidRPr="00B670FC">
        <w:t>Josh Bilson, School of Human Development and Health, Faculty of Medicine, University of Southampton, Southampton, UK. Email address (</w:t>
      </w:r>
      <w:hyperlink r:id="rId8" w:history="1">
        <w:r w:rsidRPr="00B670FC">
          <w:rPr>
            <w:rStyle w:val="Hyperlink"/>
          </w:rPr>
          <w:t>Josh.Bilson@soton.ac.uk</w:t>
        </w:r>
      </w:hyperlink>
      <w:r w:rsidRPr="00B670FC">
        <w:t>).</w:t>
      </w:r>
    </w:p>
    <w:p w14:paraId="0DCFE563" w14:textId="77777777" w:rsidR="004F34C0" w:rsidRPr="00B670FC" w:rsidRDefault="004F34C0" w:rsidP="004F34C0">
      <w:pPr>
        <w:spacing w:line="240" w:lineRule="auto"/>
      </w:pPr>
      <w:r w:rsidRPr="00B670FC">
        <w:t xml:space="preserve">Or </w:t>
      </w:r>
    </w:p>
    <w:p w14:paraId="5F9FCDC9" w14:textId="44C141FB" w:rsidR="004F34C0" w:rsidRPr="00B670FC" w:rsidRDefault="004F34C0" w:rsidP="004F34C0">
      <w:pPr>
        <w:spacing w:line="240" w:lineRule="auto"/>
        <w:rPr>
          <w:b/>
          <w:bCs/>
        </w:rPr>
      </w:pPr>
      <w:r w:rsidRPr="00B670FC">
        <w:t>Christopher Byrne.</w:t>
      </w:r>
      <w:r w:rsidRPr="00B670FC">
        <w:rPr>
          <w:vertAlign w:val="superscript"/>
        </w:rPr>
        <w:t xml:space="preserve"> </w:t>
      </w:r>
      <w:r w:rsidRPr="00B670FC">
        <w:t xml:space="preserve">National Institute for Health </w:t>
      </w:r>
      <w:r w:rsidR="00D031D6" w:rsidRPr="00B670FC">
        <w:t xml:space="preserve">and Care </w:t>
      </w:r>
      <w:r w:rsidRPr="00B670FC">
        <w:t>Research Southampton Biomedical Research Centre, University of Southampton and University Hospital Southampton National Health Service Foundation Trust, Southampton, UK. Email address (</w:t>
      </w:r>
      <w:hyperlink r:id="rId9" w:history="1">
        <w:r w:rsidR="005D4F54" w:rsidRPr="00B670FC">
          <w:rPr>
            <w:rStyle w:val="Hyperlink"/>
          </w:rPr>
          <w:t>c.d.byrne@soton.ac.uk</w:t>
        </w:r>
      </w:hyperlink>
      <w:r w:rsidRPr="00B670FC">
        <w:t>)</w:t>
      </w:r>
      <w:r w:rsidR="005D4F54" w:rsidRPr="00B670FC">
        <w:t>.</w:t>
      </w:r>
    </w:p>
    <w:p w14:paraId="05B34FE8" w14:textId="77777777" w:rsidR="00294ADA" w:rsidRPr="00B670FC" w:rsidRDefault="00294ADA" w:rsidP="00C4330A">
      <w:pPr>
        <w:rPr>
          <w:b/>
          <w:bCs/>
          <w:sz w:val="28"/>
          <w:szCs w:val="28"/>
        </w:rPr>
      </w:pPr>
    </w:p>
    <w:p w14:paraId="42E52A48" w14:textId="5F42DDE6" w:rsidR="0023189C" w:rsidRPr="00B670FC" w:rsidRDefault="0023189C" w:rsidP="00C4330A">
      <w:pPr>
        <w:rPr>
          <w:b/>
          <w:bCs/>
          <w:sz w:val="20"/>
          <w:szCs w:val="20"/>
        </w:rPr>
      </w:pPr>
      <w:r w:rsidRPr="00B670FC">
        <w:rPr>
          <w:b/>
          <w:bCs/>
          <w:sz w:val="20"/>
          <w:szCs w:val="20"/>
        </w:rPr>
        <w:t xml:space="preserve">Electronic word count: </w:t>
      </w:r>
      <w:r w:rsidR="002F1685" w:rsidRPr="00B670FC">
        <w:rPr>
          <w:sz w:val="20"/>
          <w:szCs w:val="20"/>
        </w:rPr>
        <w:t>3,705</w:t>
      </w:r>
    </w:p>
    <w:p w14:paraId="63E3B658" w14:textId="73A52EF1" w:rsidR="0023189C" w:rsidRPr="00B670FC" w:rsidRDefault="0023189C" w:rsidP="00C4330A">
      <w:pPr>
        <w:rPr>
          <w:sz w:val="20"/>
          <w:szCs w:val="20"/>
        </w:rPr>
      </w:pPr>
      <w:r w:rsidRPr="00B670FC">
        <w:rPr>
          <w:b/>
          <w:bCs/>
          <w:sz w:val="20"/>
          <w:szCs w:val="20"/>
        </w:rPr>
        <w:t>Number of tables and figure:</w:t>
      </w:r>
      <w:r w:rsidRPr="00B670FC">
        <w:rPr>
          <w:sz w:val="20"/>
          <w:szCs w:val="20"/>
        </w:rPr>
        <w:t xml:space="preserve"> 5 tables 2 figures.</w:t>
      </w:r>
    </w:p>
    <w:p w14:paraId="676D49B0" w14:textId="77777777" w:rsidR="004E3D31" w:rsidRPr="00B670FC" w:rsidRDefault="004E3D31" w:rsidP="00C4330A">
      <w:pPr>
        <w:rPr>
          <w:b/>
          <w:bCs/>
          <w:sz w:val="28"/>
          <w:szCs w:val="28"/>
        </w:rPr>
      </w:pPr>
    </w:p>
    <w:p w14:paraId="4A04EC4C" w14:textId="77777777" w:rsidR="004E3D31" w:rsidRPr="00B670FC" w:rsidRDefault="004E3D31" w:rsidP="00C4330A">
      <w:pPr>
        <w:rPr>
          <w:b/>
          <w:bCs/>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811"/>
      </w:tblGrid>
      <w:tr w:rsidR="009C60A5" w:rsidRPr="00B670FC" w14:paraId="0F890996" w14:textId="77777777" w:rsidTr="002B64BA">
        <w:trPr>
          <w:trHeight w:val="288"/>
        </w:trPr>
        <w:tc>
          <w:tcPr>
            <w:tcW w:w="6799" w:type="dxa"/>
            <w:gridSpan w:val="2"/>
            <w:noWrap/>
          </w:tcPr>
          <w:p w14:paraId="1AD1C403" w14:textId="77777777" w:rsidR="009C60A5" w:rsidRPr="00B670FC" w:rsidRDefault="009C60A5" w:rsidP="002B64BA">
            <w:pPr>
              <w:rPr>
                <w:rFonts w:ascii="Calibri" w:eastAsia="Times New Roman" w:hAnsi="Calibri" w:cs="Calibri"/>
                <w:b/>
                <w:bCs/>
                <w:color w:val="000000"/>
                <w:kern w:val="0"/>
                <w:lang w:eastAsia="en-GB"/>
                <w14:ligatures w14:val="none"/>
              </w:rPr>
            </w:pPr>
            <w:bookmarkStart w:id="1" w:name="_Hlk174011674"/>
            <w:r w:rsidRPr="00B670FC">
              <w:rPr>
                <w:rFonts w:ascii="Calibri" w:eastAsia="Times New Roman" w:hAnsi="Calibri" w:cs="Calibri"/>
                <w:b/>
                <w:bCs/>
                <w:color w:val="000000"/>
                <w:kern w:val="0"/>
                <w:lang w:eastAsia="en-GB"/>
                <w14:ligatures w14:val="none"/>
              </w:rPr>
              <w:lastRenderedPageBreak/>
              <w:t>Abbreviation List:</w:t>
            </w:r>
          </w:p>
          <w:p w14:paraId="7C597922" w14:textId="77777777" w:rsidR="009C60A5" w:rsidRPr="00B670FC" w:rsidRDefault="009C60A5" w:rsidP="002B64BA">
            <w:pPr>
              <w:rPr>
                <w:rFonts w:ascii="Calibri" w:eastAsia="Times New Roman" w:hAnsi="Calibri" w:cs="Calibri"/>
                <w:color w:val="000000"/>
                <w:kern w:val="0"/>
                <w:lang w:eastAsia="en-GB"/>
                <w14:ligatures w14:val="none"/>
              </w:rPr>
            </w:pPr>
          </w:p>
        </w:tc>
      </w:tr>
      <w:tr w:rsidR="009C60A5" w:rsidRPr="00B670FC" w14:paraId="383BA869" w14:textId="77777777" w:rsidTr="002B64BA">
        <w:trPr>
          <w:trHeight w:val="288"/>
        </w:trPr>
        <w:tc>
          <w:tcPr>
            <w:tcW w:w="988" w:type="dxa"/>
            <w:noWrap/>
            <w:hideMark/>
          </w:tcPr>
          <w:p w14:paraId="17417944"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ALT</w:t>
            </w:r>
          </w:p>
        </w:tc>
        <w:tc>
          <w:tcPr>
            <w:tcW w:w="5811" w:type="dxa"/>
            <w:noWrap/>
            <w:hideMark/>
          </w:tcPr>
          <w:p w14:paraId="45D5DAE7"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Alanine transaminase</w:t>
            </w:r>
          </w:p>
        </w:tc>
      </w:tr>
      <w:tr w:rsidR="009C60A5" w:rsidRPr="00B670FC" w14:paraId="537F78BD" w14:textId="77777777" w:rsidTr="002B64BA">
        <w:trPr>
          <w:trHeight w:val="288"/>
        </w:trPr>
        <w:tc>
          <w:tcPr>
            <w:tcW w:w="988" w:type="dxa"/>
            <w:noWrap/>
            <w:hideMark/>
          </w:tcPr>
          <w:p w14:paraId="63B88B79"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AST</w:t>
            </w:r>
          </w:p>
        </w:tc>
        <w:tc>
          <w:tcPr>
            <w:tcW w:w="5811" w:type="dxa"/>
            <w:noWrap/>
            <w:hideMark/>
          </w:tcPr>
          <w:p w14:paraId="39CB9E2A"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Aspartate transaminase</w:t>
            </w:r>
          </w:p>
        </w:tc>
      </w:tr>
      <w:tr w:rsidR="009C60A5" w:rsidRPr="00B670FC" w14:paraId="45E8B969" w14:textId="77777777" w:rsidTr="002B64BA">
        <w:trPr>
          <w:trHeight w:val="288"/>
        </w:trPr>
        <w:tc>
          <w:tcPr>
            <w:tcW w:w="988" w:type="dxa"/>
            <w:noWrap/>
            <w:hideMark/>
          </w:tcPr>
          <w:p w14:paraId="5C47CF70"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BMI</w:t>
            </w:r>
          </w:p>
        </w:tc>
        <w:tc>
          <w:tcPr>
            <w:tcW w:w="5811" w:type="dxa"/>
            <w:noWrap/>
            <w:hideMark/>
          </w:tcPr>
          <w:p w14:paraId="49EDE14A"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Body mass index</w:t>
            </w:r>
          </w:p>
        </w:tc>
      </w:tr>
      <w:tr w:rsidR="009C60A5" w:rsidRPr="00B670FC" w14:paraId="596D07D8" w14:textId="77777777" w:rsidTr="002B64BA">
        <w:trPr>
          <w:trHeight w:val="288"/>
        </w:trPr>
        <w:tc>
          <w:tcPr>
            <w:tcW w:w="988" w:type="dxa"/>
            <w:noWrap/>
            <w:hideMark/>
          </w:tcPr>
          <w:p w14:paraId="0C1DCFB5"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CKD</w:t>
            </w:r>
          </w:p>
        </w:tc>
        <w:tc>
          <w:tcPr>
            <w:tcW w:w="5811" w:type="dxa"/>
            <w:noWrap/>
            <w:hideMark/>
          </w:tcPr>
          <w:p w14:paraId="6EB60F12"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Chronic kidney disease</w:t>
            </w:r>
          </w:p>
        </w:tc>
      </w:tr>
      <w:tr w:rsidR="009C60A5" w:rsidRPr="00B670FC" w14:paraId="3A746768" w14:textId="77777777" w:rsidTr="002B64BA">
        <w:trPr>
          <w:trHeight w:val="288"/>
        </w:trPr>
        <w:tc>
          <w:tcPr>
            <w:tcW w:w="988" w:type="dxa"/>
            <w:noWrap/>
            <w:hideMark/>
          </w:tcPr>
          <w:p w14:paraId="46D2CF4C"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eGFR</w:t>
            </w:r>
          </w:p>
        </w:tc>
        <w:tc>
          <w:tcPr>
            <w:tcW w:w="5811" w:type="dxa"/>
            <w:noWrap/>
            <w:hideMark/>
          </w:tcPr>
          <w:p w14:paraId="20676AAE"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Estimate glomerular filtration rate</w:t>
            </w:r>
          </w:p>
        </w:tc>
      </w:tr>
      <w:tr w:rsidR="009C60A5" w:rsidRPr="00B670FC" w14:paraId="44849A2C" w14:textId="77777777" w:rsidTr="002B64BA">
        <w:trPr>
          <w:trHeight w:val="288"/>
        </w:trPr>
        <w:tc>
          <w:tcPr>
            <w:tcW w:w="988" w:type="dxa"/>
            <w:noWrap/>
            <w:hideMark/>
          </w:tcPr>
          <w:p w14:paraId="1EAFE497"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ESRD</w:t>
            </w:r>
          </w:p>
        </w:tc>
        <w:tc>
          <w:tcPr>
            <w:tcW w:w="5811" w:type="dxa"/>
            <w:noWrap/>
            <w:hideMark/>
          </w:tcPr>
          <w:p w14:paraId="5CE1263B"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End-stage renal disease</w:t>
            </w:r>
          </w:p>
        </w:tc>
      </w:tr>
      <w:tr w:rsidR="009C60A5" w:rsidRPr="00B670FC" w14:paraId="7EE8E0C2" w14:textId="77777777" w:rsidTr="002B64BA">
        <w:trPr>
          <w:trHeight w:val="288"/>
        </w:trPr>
        <w:tc>
          <w:tcPr>
            <w:tcW w:w="988" w:type="dxa"/>
            <w:noWrap/>
            <w:hideMark/>
          </w:tcPr>
          <w:p w14:paraId="2E1B63AD"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FIB-4</w:t>
            </w:r>
          </w:p>
        </w:tc>
        <w:tc>
          <w:tcPr>
            <w:tcW w:w="5811" w:type="dxa"/>
            <w:noWrap/>
            <w:hideMark/>
          </w:tcPr>
          <w:p w14:paraId="6BCBA795"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Fibrosis-4</w:t>
            </w:r>
          </w:p>
        </w:tc>
      </w:tr>
      <w:tr w:rsidR="009C60A5" w:rsidRPr="00B670FC" w14:paraId="73ED174A" w14:textId="77777777" w:rsidTr="002B64BA">
        <w:trPr>
          <w:trHeight w:val="288"/>
        </w:trPr>
        <w:tc>
          <w:tcPr>
            <w:tcW w:w="988" w:type="dxa"/>
            <w:noWrap/>
            <w:hideMark/>
          </w:tcPr>
          <w:p w14:paraId="47036664"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bA1c</w:t>
            </w:r>
          </w:p>
        </w:tc>
        <w:tc>
          <w:tcPr>
            <w:tcW w:w="5811" w:type="dxa"/>
            <w:noWrap/>
            <w:hideMark/>
          </w:tcPr>
          <w:p w14:paraId="687BE42A"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aemoglobin A1c</w:t>
            </w:r>
          </w:p>
        </w:tc>
      </w:tr>
      <w:tr w:rsidR="009C60A5" w:rsidRPr="00B670FC" w14:paraId="6929C2AC" w14:textId="77777777" w:rsidTr="002B64BA">
        <w:trPr>
          <w:trHeight w:val="221"/>
        </w:trPr>
        <w:tc>
          <w:tcPr>
            <w:tcW w:w="988" w:type="dxa"/>
            <w:noWrap/>
            <w:hideMark/>
          </w:tcPr>
          <w:p w14:paraId="69A371A2"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DL</w:t>
            </w:r>
          </w:p>
        </w:tc>
        <w:tc>
          <w:tcPr>
            <w:tcW w:w="5811" w:type="dxa"/>
            <w:noWrap/>
            <w:hideMark/>
          </w:tcPr>
          <w:p w14:paraId="3E4B4884"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igh-density lipoprotein</w:t>
            </w:r>
          </w:p>
        </w:tc>
      </w:tr>
      <w:tr w:rsidR="009C60A5" w:rsidRPr="00B670FC" w14:paraId="26A4014E" w14:textId="77777777" w:rsidTr="002B64BA">
        <w:trPr>
          <w:trHeight w:val="288"/>
        </w:trPr>
        <w:tc>
          <w:tcPr>
            <w:tcW w:w="988" w:type="dxa"/>
            <w:noWrap/>
            <w:hideMark/>
          </w:tcPr>
          <w:p w14:paraId="021E2EB5"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R</w:t>
            </w:r>
          </w:p>
        </w:tc>
        <w:tc>
          <w:tcPr>
            <w:tcW w:w="5811" w:type="dxa"/>
            <w:noWrap/>
            <w:hideMark/>
          </w:tcPr>
          <w:p w14:paraId="5AF290A5"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azard ratio</w:t>
            </w:r>
          </w:p>
        </w:tc>
      </w:tr>
      <w:tr w:rsidR="009C60A5" w:rsidRPr="00B670FC" w14:paraId="11115AFC" w14:textId="77777777" w:rsidTr="002B64BA">
        <w:trPr>
          <w:trHeight w:val="288"/>
        </w:trPr>
        <w:tc>
          <w:tcPr>
            <w:tcW w:w="988" w:type="dxa"/>
            <w:noWrap/>
            <w:hideMark/>
          </w:tcPr>
          <w:p w14:paraId="7CD2E560"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 xml:space="preserve">HSI </w:t>
            </w:r>
          </w:p>
        </w:tc>
        <w:tc>
          <w:tcPr>
            <w:tcW w:w="5811" w:type="dxa"/>
            <w:noWrap/>
            <w:hideMark/>
          </w:tcPr>
          <w:p w14:paraId="41B67E20"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Hepatic steatosis index</w:t>
            </w:r>
          </w:p>
        </w:tc>
      </w:tr>
      <w:tr w:rsidR="009C60A5" w:rsidRPr="00B670FC" w14:paraId="18F96052" w14:textId="77777777" w:rsidTr="002B64BA">
        <w:trPr>
          <w:trHeight w:val="288"/>
        </w:trPr>
        <w:tc>
          <w:tcPr>
            <w:tcW w:w="988" w:type="dxa"/>
            <w:noWrap/>
            <w:hideMark/>
          </w:tcPr>
          <w:p w14:paraId="61DC225A"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IQR</w:t>
            </w:r>
          </w:p>
        </w:tc>
        <w:tc>
          <w:tcPr>
            <w:tcW w:w="5811" w:type="dxa"/>
            <w:noWrap/>
            <w:hideMark/>
          </w:tcPr>
          <w:p w14:paraId="551EC85C"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Inter-quartile range</w:t>
            </w:r>
          </w:p>
        </w:tc>
      </w:tr>
      <w:tr w:rsidR="009C60A5" w:rsidRPr="00B670FC" w14:paraId="60D514E2" w14:textId="77777777" w:rsidTr="002B64BA">
        <w:trPr>
          <w:trHeight w:val="288"/>
        </w:trPr>
        <w:tc>
          <w:tcPr>
            <w:tcW w:w="988" w:type="dxa"/>
            <w:noWrap/>
            <w:hideMark/>
          </w:tcPr>
          <w:p w14:paraId="31F0D6AC"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MASLD</w:t>
            </w:r>
          </w:p>
        </w:tc>
        <w:tc>
          <w:tcPr>
            <w:tcW w:w="5811" w:type="dxa"/>
            <w:noWrap/>
            <w:hideMark/>
          </w:tcPr>
          <w:p w14:paraId="7F6856C1"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Metabolic dysfunction-associated steatotic liver disease</w:t>
            </w:r>
          </w:p>
        </w:tc>
      </w:tr>
      <w:tr w:rsidR="009C60A5" w:rsidRPr="00B670FC" w14:paraId="2F2E2715" w14:textId="77777777" w:rsidTr="002B64BA">
        <w:trPr>
          <w:trHeight w:val="288"/>
        </w:trPr>
        <w:tc>
          <w:tcPr>
            <w:tcW w:w="988" w:type="dxa"/>
            <w:noWrap/>
            <w:hideMark/>
          </w:tcPr>
          <w:p w14:paraId="698F1C28"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MetS</w:t>
            </w:r>
          </w:p>
        </w:tc>
        <w:tc>
          <w:tcPr>
            <w:tcW w:w="5811" w:type="dxa"/>
            <w:noWrap/>
            <w:hideMark/>
          </w:tcPr>
          <w:p w14:paraId="3238269D"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Metabolic syndrome</w:t>
            </w:r>
          </w:p>
        </w:tc>
      </w:tr>
      <w:tr w:rsidR="009C60A5" w:rsidRPr="00B670FC" w14:paraId="225290E4" w14:textId="77777777" w:rsidTr="002B64BA">
        <w:trPr>
          <w:trHeight w:val="288"/>
        </w:trPr>
        <w:tc>
          <w:tcPr>
            <w:tcW w:w="988" w:type="dxa"/>
            <w:noWrap/>
            <w:hideMark/>
          </w:tcPr>
          <w:p w14:paraId="189E2680"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MRI</w:t>
            </w:r>
          </w:p>
        </w:tc>
        <w:tc>
          <w:tcPr>
            <w:tcW w:w="5811" w:type="dxa"/>
            <w:noWrap/>
            <w:hideMark/>
          </w:tcPr>
          <w:p w14:paraId="0637B620"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Magnetic resonance imaging</w:t>
            </w:r>
          </w:p>
        </w:tc>
      </w:tr>
      <w:tr w:rsidR="009C60A5" w:rsidRPr="00B670FC" w14:paraId="275D8C0F" w14:textId="77777777" w:rsidTr="002B64BA">
        <w:trPr>
          <w:trHeight w:val="288"/>
        </w:trPr>
        <w:tc>
          <w:tcPr>
            <w:tcW w:w="988" w:type="dxa"/>
            <w:noWrap/>
            <w:hideMark/>
          </w:tcPr>
          <w:p w14:paraId="548D3532"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OR</w:t>
            </w:r>
          </w:p>
        </w:tc>
        <w:tc>
          <w:tcPr>
            <w:tcW w:w="5811" w:type="dxa"/>
            <w:noWrap/>
            <w:hideMark/>
          </w:tcPr>
          <w:p w14:paraId="483EAC1C"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Odds ratio</w:t>
            </w:r>
          </w:p>
        </w:tc>
      </w:tr>
      <w:tr w:rsidR="009C60A5" w:rsidRPr="00B670FC" w14:paraId="1DD5269C" w14:textId="77777777" w:rsidTr="002B64BA">
        <w:trPr>
          <w:trHeight w:val="288"/>
        </w:trPr>
        <w:tc>
          <w:tcPr>
            <w:tcW w:w="988" w:type="dxa"/>
            <w:noWrap/>
            <w:hideMark/>
          </w:tcPr>
          <w:p w14:paraId="4AD2E5C7"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PDFF</w:t>
            </w:r>
          </w:p>
        </w:tc>
        <w:tc>
          <w:tcPr>
            <w:tcW w:w="5811" w:type="dxa"/>
            <w:noWrap/>
            <w:hideMark/>
          </w:tcPr>
          <w:p w14:paraId="17C5E454"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Proton density fat fraction</w:t>
            </w:r>
          </w:p>
        </w:tc>
      </w:tr>
      <w:tr w:rsidR="009C60A5" w:rsidRPr="00B670FC" w14:paraId="066748E2" w14:textId="77777777" w:rsidTr="002B64BA">
        <w:trPr>
          <w:trHeight w:val="288"/>
        </w:trPr>
        <w:tc>
          <w:tcPr>
            <w:tcW w:w="988" w:type="dxa"/>
            <w:noWrap/>
            <w:hideMark/>
          </w:tcPr>
          <w:p w14:paraId="1536FC13"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PNPLA3</w:t>
            </w:r>
          </w:p>
        </w:tc>
        <w:tc>
          <w:tcPr>
            <w:tcW w:w="5811" w:type="dxa"/>
            <w:noWrap/>
            <w:hideMark/>
          </w:tcPr>
          <w:p w14:paraId="797130BA"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Patatin-like phospholipase domain-containing protein 3</w:t>
            </w:r>
          </w:p>
        </w:tc>
      </w:tr>
      <w:tr w:rsidR="009C60A5" w:rsidRPr="00B670FC" w14:paraId="739011B3" w14:textId="77777777" w:rsidTr="002B64BA">
        <w:trPr>
          <w:trHeight w:val="288"/>
        </w:trPr>
        <w:tc>
          <w:tcPr>
            <w:tcW w:w="988" w:type="dxa"/>
            <w:noWrap/>
            <w:hideMark/>
          </w:tcPr>
          <w:p w14:paraId="4363BC93"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SLD</w:t>
            </w:r>
          </w:p>
        </w:tc>
        <w:tc>
          <w:tcPr>
            <w:tcW w:w="5811" w:type="dxa"/>
            <w:noWrap/>
            <w:hideMark/>
          </w:tcPr>
          <w:p w14:paraId="64462F43"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Steatotic liver disease</w:t>
            </w:r>
          </w:p>
        </w:tc>
      </w:tr>
      <w:tr w:rsidR="009C60A5" w:rsidRPr="00B670FC" w14:paraId="0389E75B" w14:textId="77777777" w:rsidTr="002B64BA">
        <w:trPr>
          <w:trHeight w:val="288"/>
        </w:trPr>
        <w:tc>
          <w:tcPr>
            <w:tcW w:w="988" w:type="dxa"/>
            <w:noWrap/>
            <w:hideMark/>
          </w:tcPr>
          <w:p w14:paraId="79040399"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T2DM</w:t>
            </w:r>
          </w:p>
        </w:tc>
        <w:tc>
          <w:tcPr>
            <w:tcW w:w="5811" w:type="dxa"/>
            <w:noWrap/>
            <w:hideMark/>
          </w:tcPr>
          <w:p w14:paraId="2A0B034A"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Type 2 diabetes</w:t>
            </w:r>
          </w:p>
        </w:tc>
      </w:tr>
      <w:tr w:rsidR="009C60A5" w:rsidRPr="00B670FC" w14:paraId="369B929F" w14:textId="77777777" w:rsidTr="002B64BA">
        <w:trPr>
          <w:trHeight w:val="288"/>
        </w:trPr>
        <w:tc>
          <w:tcPr>
            <w:tcW w:w="988" w:type="dxa"/>
            <w:noWrap/>
            <w:hideMark/>
          </w:tcPr>
          <w:p w14:paraId="5C7D4DBF"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UACR</w:t>
            </w:r>
          </w:p>
        </w:tc>
        <w:tc>
          <w:tcPr>
            <w:tcW w:w="5811" w:type="dxa"/>
            <w:noWrap/>
            <w:hideMark/>
          </w:tcPr>
          <w:p w14:paraId="4E1C815C"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urine albumin creatine ratio</w:t>
            </w:r>
          </w:p>
        </w:tc>
      </w:tr>
      <w:tr w:rsidR="009C60A5" w:rsidRPr="00B670FC" w14:paraId="66ACD696" w14:textId="77777777" w:rsidTr="002B64BA">
        <w:trPr>
          <w:trHeight w:val="288"/>
        </w:trPr>
        <w:tc>
          <w:tcPr>
            <w:tcW w:w="988" w:type="dxa"/>
            <w:noWrap/>
            <w:hideMark/>
          </w:tcPr>
          <w:p w14:paraId="09549C55"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UKBB</w:t>
            </w:r>
          </w:p>
        </w:tc>
        <w:tc>
          <w:tcPr>
            <w:tcW w:w="5811" w:type="dxa"/>
            <w:noWrap/>
            <w:hideMark/>
          </w:tcPr>
          <w:p w14:paraId="0DFE0FB2"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UK Biobank</w:t>
            </w:r>
          </w:p>
        </w:tc>
      </w:tr>
      <w:tr w:rsidR="009C60A5" w:rsidRPr="00B670FC" w14:paraId="2AE3E4A2" w14:textId="77777777" w:rsidTr="002B64BA">
        <w:trPr>
          <w:trHeight w:val="288"/>
        </w:trPr>
        <w:tc>
          <w:tcPr>
            <w:tcW w:w="988" w:type="dxa"/>
            <w:noWrap/>
            <w:hideMark/>
          </w:tcPr>
          <w:p w14:paraId="0FB117CE"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WT</w:t>
            </w:r>
          </w:p>
        </w:tc>
        <w:tc>
          <w:tcPr>
            <w:tcW w:w="5811" w:type="dxa"/>
            <w:noWrap/>
            <w:hideMark/>
          </w:tcPr>
          <w:p w14:paraId="17EAEF1D" w14:textId="77777777" w:rsidR="009C60A5" w:rsidRPr="00B670FC" w:rsidRDefault="009C60A5" w:rsidP="002B64BA">
            <w:pPr>
              <w:rPr>
                <w:rFonts w:ascii="Calibri" w:eastAsia="Times New Roman" w:hAnsi="Calibri" w:cs="Calibri"/>
                <w:color w:val="000000"/>
                <w:kern w:val="0"/>
                <w:lang w:eastAsia="en-GB"/>
                <w14:ligatures w14:val="none"/>
              </w:rPr>
            </w:pPr>
            <w:r w:rsidRPr="00B670FC">
              <w:rPr>
                <w:rFonts w:ascii="Calibri" w:eastAsia="Times New Roman" w:hAnsi="Calibri" w:cs="Calibri"/>
                <w:color w:val="000000"/>
                <w:kern w:val="0"/>
                <w:lang w:eastAsia="en-GB"/>
                <w14:ligatures w14:val="none"/>
              </w:rPr>
              <w:t>Wild type</w:t>
            </w:r>
          </w:p>
        </w:tc>
      </w:tr>
      <w:bookmarkEnd w:id="1"/>
    </w:tbl>
    <w:p w14:paraId="7711B449" w14:textId="77777777" w:rsidR="009C60A5" w:rsidRPr="00B670FC" w:rsidRDefault="009C60A5" w:rsidP="00C4330A">
      <w:pPr>
        <w:rPr>
          <w:b/>
          <w:bCs/>
          <w:sz w:val="28"/>
          <w:szCs w:val="28"/>
        </w:rPr>
      </w:pPr>
    </w:p>
    <w:p w14:paraId="7CC2095E" w14:textId="77777777" w:rsidR="00035AF8" w:rsidRPr="00B670FC" w:rsidRDefault="00035AF8" w:rsidP="00035AF8">
      <w:pPr>
        <w:spacing w:line="240" w:lineRule="auto"/>
        <w:rPr>
          <w:b/>
          <w:bCs/>
        </w:rPr>
      </w:pPr>
      <w:r w:rsidRPr="00B670FC">
        <w:rPr>
          <w:b/>
          <w:bCs/>
        </w:rPr>
        <w:t>Potential conflicts of interest:</w:t>
      </w:r>
    </w:p>
    <w:p w14:paraId="158F0716" w14:textId="0B1A0D03" w:rsidR="009C60A5" w:rsidRPr="00B670FC" w:rsidRDefault="00035AF8" w:rsidP="00035AF8">
      <w:pPr>
        <w:spacing w:line="240" w:lineRule="auto"/>
        <w:rPr>
          <w:bCs/>
        </w:rPr>
      </w:pPr>
      <w:r w:rsidRPr="00B670FC">
        <w:rPr>
          <w:bCs/>
        </w:rPr>
        <w:t xml:space="preserve">CDB &amp; RMB have an independent research grant from </w:t>
      </w:r>
      <w:proofErr w:type="spellStart"/>
      <w:r w:rsidRPr="00B670FC">
        <w:rPr>
          <w:bCs/>
        </w:rPr>
        <w:t>Echosens</w:t>
      </w:r>
      <w:proofErr w:type="spellEnd"/>
      <w:r w:rsidRPr="00B670FC">
        <w:rPr>
          <w:bCs/>
        </w:rPr>
        <w:t>. None of the other authors have any conflicts of interest to declare.</w:t>
      </w:r>
    </w:p>
    <w:p w14:paraId="6AF8F184" w14:textId="52BDBFAB" w:rsidR="009C60A5" w:rsidRPr="00B670FC" w:rsidRDefault="00035AF8" w:rsidP="00035AF8">
      <w:pPr>
        <w:spacing w:line="240" w:lineRule="auto"/>
        <w:rPr>
          <w:rFonts w:ascii="Calibri" w:hAnsi="Calibri" w:cs="Calibri"/>
          <w:color w:val="242424"/>
          <w:shd w:val="clear" w:color="auto" w:fill="FFFFFF"/>
        </w:rPr>
      </w:pPr>
      <w:r w:rsidRPr="00B670FC">
        <w:rPr>
          <w:b/>
          <w:bCs/>
        </w:rPr>
        <w:t xml:space="preserve">Financial support: </w:t>
      </w:r>
      <w:r w:rsidRPr="00B670FC">
        <w:t>GT was supported in part by grants from the School of Medicine, University of Verona, Verona, Italy.</w:t>
      </w:r>
      <w:r w:rsidRPr="00B670FC">
        <w:rPr>
          <w:b/>
          <w:bCs/>
        </w:rPr>
        <w:t xml:space="preserve"> </w:t>
      </w:r>
      <w:r w:rsidRPr="00B670FC">
        <w:rPr>
          <w:bCs/>
        </w:rPr>
        <w:t xml:space="preserve">CDB is supported in part by the </w:t>
      </w:r>
      <w:r w:rsidRPr="00B670FC">
        <w:t>National Institute for Health and Care Research Southampton Biomedical Research Centre (NIHR203319)</w:t>
      </w:r>
      <w:r w:rsidRPr="00B670FC">
        <w:rPr>
          <w:b/>
          <w:bCs/>
        </w:rPr>
        <w:t xml:space="preserve">. </w:t>
      </w:r>
      <w:r w:rsidRPr="00B670FC">
        <w:t xml:space="preserve">JB is funded by the </w:t>
      </w:r>
      <w:r w:rsidRPr="00B670FC">
        <w:rPr>
          <w:rFonts w:ascii="Calibri" w:hAnsi="Calibri" w:cs="Calibri"/>
          <w:color w:val="242424"/>
          <w:shd w:val="clear" w:color="auto" w:fill="FFFFFF"/>
        </w:rPr>
        <w:t xml:space="preserve">Parnell Diabetes Trust and the UHS Hospital Charity. </w:t>
      </w:r>
    </w:p>
    <w:p w14:paraId="75E6F642" w14:textId="77777777" w:rsidR="00035AF8" w:rsidRPr="00B670FC" w:rsidRDefault="00035AF8" w:rsidP="00035AF8">
      <w:pPr>
        <w:spacing w:line="240" w:lineRule="auto"/>
        <w:rPr>
          <w:b/>
          <w:bCs/>
        </w:rPr>
      </w:pPr>
      <w:r w:rsidRPr="00B670FC">
        <w:rPr>
          <w:b/>
          <w:bCs/>
        </w:rPr>
        <w:t>Authors contributions:</w:t>
      </w:r>
    </w:p>
    <w:p w14:paraId="7565FC1F" w14:textId="5EBF368D" w:rsidR="00035AF8" w:rsidRPr="00B670FC" w:rsidRDefault="00035AF8" w:rsidP="00035AF8">
      <w:pPr>
        <w:spacing w:line="240" w:lineRule="auto"/>
      </w:pPr>
      <w:r w:rsidRPr="00B670FC">
        <w:t>JB, TJH and CDB were involved in the conception of the study. JB and CDB were involved in the analysis and interpretation of the results and wrote the first draft of the manuscript. JB, TJH, DM, ES, AM, GT and CDB were involved in the interpretation of the results and contributed to the discussion. All authors edited, reviewed, and approved the final version of the manuscript. CBD is the guarantor of the study who accepts full responsibility for the work and the conduct of the study, has access to the data and controlled the decision to publish.</w:t>
      </w:r>
    </w:p>
    <w:p w14:paraId="44FD67F2" w14:textId="5B920775" w:rsidR="00D93BB4" w:rsidRPr="00B670FC" w:rsidRDefault="00035AF8" w:rsidP="00035AF8">
      <w:pPr>
        <w:spacing w:line="240" w:lineRule="auto"/>
      </w:pPr>
      <w:r w:rsidRPr="00B670FC">
        <w:rPr>
          <w:b/>
        </w:rPr>
        <w:t>Acknowledgements.</w:t>
      </w:r>
      <w:r w:rsidRPr="00B670FC">
        <w:t xml:space="preserve"> The authors would like to thank </w:t>
      </w:r>
      <w:proofErr w:type="spellStart"/>
      <w:r w:rsidRPr="00B670FC">
        <w:t>Dr.</w:t>
      </w:r>
      <w:proofErr w:type="spellEnd"/>
      <w:r w:rsidRPr="00B670FC">
        <w:t xml:space="preserve"> Oliver J Kennedy and Hanan Sharkh for their advice and guidance on the analysis and searching of the UK </w:t>
      </w:r>
      <w:proofErr w:type="spellStart"/>
      <w:r w:rsidRPr="00B670FC">
        <w:t>BioBank</w:t>
      </w:r>
      <w:proofErr w:type="spellEnd"/>
      <w:r w:rsidRPr="00B670FC">
        <w:t xml:space="preserve"> dataset. Additionally, the authors would like to thank Professors Philip Calder, Jaswinder Sethi, and </w:t>
      </w:r>
      <w:proofErr w:type="spellStart"/>
      <w:r w:rsidRPr="00B670FC">
        <w:t>Drs.</w:t>
      </w:r>
      <w:proofErr w:type="spellEnd"/>
      <w:r w:rsidRPr="00B670FC">
        <w:t xml:space="preserve"> </w:t>
      </w:r>
      <w:proofErr w:type="spellStart"/>
      <w:r w:rsidRPr="00B670FC">
        <w:t>Zaed</w:t>
      </w:r>
      <w:proofErr w:type="spellEnd"/>
      <w:r w:rsidRPr="00B670FC">
        <w:t xml:space="preserve"> Hamady and Maria </w:t>
      </w:r>
      <w:proofErr w:type="spellStart"/>
      <w:r w:rsidRPr="00B670FC">
        <w:t>Kousetti</w:t>
      </w:r>
      <w:proofErr w:type="spellEnd"/>
      <w:r w:rsidRPr="00B670FC">
        <w:t xml:space="preserve"> and Michael Johnston. The authors would also like to thank the Southampton Postgraduate Medical and Dental Federation Charity for funding this project.</w:t>
      </w:r>
    </w:p>
    <w:p w14:paraId="255C7D09" w14:textId="2609195D" w:rsidR="00AD759D" w:rsidRPr="00B670FC" w:rsidRDefault="00AD759D" w:rsidP="00C4330A">
      <w:pPr>
        <w:rPr>
          <w:b/>
          <w:bCs/>
          <w:sz w:val="28"/>
          <w:szCs w:val="28"/>
        </w:rPr>
      </w:pPr>
      <w:r w:rsidRPr="00B670FC">
        <w:rPr>
          <w:b/>
          <w:bCs/>
          <w:sz w:val="28"/>
          <w:szCs w:val="28"/>
        </w:rPr>
        <w:lastRenderedPageBreak/>
        <w:t>Abstract</w:t>
      </w:r>
    </w:p>
    <w:p w14:paraId="12A442EC" w14:textId="528C513F" w:rsidR="00E270F8" w:rsidRPr="00B670FC" w:rsidRDefault="006712B0" w:rsidP="00C4330A">
      <w:r w:rsidRPr="00B670FC">
        <w:rPr>
          <w:b/>
          <w:bCs/>
        </w:rPr>
        <w:t>Background</w:t>
      </w:r>
      <w:r w:rsidR="009C60A5" w:rsidRPr="00B670FC">
        <w:rPr>
          <w:b/>
          <w:bCs/>
        </w:rPr>
        <w:t xml:space="preserve"> and Aims:</w:t>
      </w:r>
    </w:p>
    <w:p w14:paraId="504A5B52" w14:textId="711B7166" w:rsidR="006712B0" w:rsidRPr="00B670FC" w:rsidRDefault="00DB0651" w:rsidP="00C4330A">
      <w:r w:rsidRPr="00B670FC">
        <w:t xml:space="preserve">The impact of metabolic syndrome (MetS) traits on chronic kidney disease (CKD) risk in metabolic dysfunction-associated steatotic liver disease (MASLD) is unknown. </w:t>
      </w:r>
      <w:r w:rsidR="00904B1A" w:rsidRPr="00B670FC">
        <w:t>W</w:t>
      </w:r>
      <w:r w:rsidR="006712B0" w:rsidRPr="00B670FC">
        <w:t>e</w:t>
      </w:r>
      <w:r w:rsidR="009C60A5" w:rsidRPr="00B670FC">
        <w:t xml:space="preserve"> investigate</w:t>
      </w:r>
      <w:r w:rsidR="004906C8" w:rsidRPr="00B670FC">
        <w:t>d</w:t>
      </w:r>
      <w:r w:rsidR="006712B0" w:rsidRPr="00B670FC">
        <w:t xml:space="preserve"> the impact of </w:t>
      </w:r>
      <w:r w:rsidR="00073CEC" w:rsidRPr="00B670FC">
        <w:t>type and</w:t>
      </w:r>
      <w:r w:rsidR="00904B1A" w:rsidRPr="00B670FC">
        <w:t xml:space="preserve"> number of </w:t>
      </w:r>
      <w:r w:rsidR="006712B0" w:rsidRPr="00B670FC">
        <w:t>MetS traits and liver fibrosis on prevalent</w:t>
      </w:r>
      <w:r w:rsidR="00073CEC" w:rsidRPr="00B670FC">
        <w:t xml:space="preserve"> </w:t>
      </w:r>
      <w:r w:rsidR="006712B0" w:rsidRPr="00B670FC">
        <w:t xml:space="preserve">CKD </w:t>
      </w:r>
      <w:r w:rsidR="00904B1A" w:rsidRPr="00B670FC">
        <w:t>and</w:t>
      </w:r>
      <w:r w:rsidR="006712B0" w:rsidRPr="00B670FC">
        <w:t xml:space="preserve"> incident </w:t>
      </w:r>
      <w:r w:rsidR="00673353" w:rsidRPr="00B670FC">
        <w:t>end-stage renal disease (</w:t>
      </w:r>
      <w:r w:rsidR="006712B0" w:rsidRPr="00B670FC">
        <w:t>ESRD</w:t>
      </w:r>
      <w:r w:rsidR="00673353" w:rsidRPr="00B670FC">
        <w:t>)</w:t>
      </w:r>
      <w:r w:rsidR="006712B0" w:rsidRPr="00B670FC">
        <w:t xml:space="preserve"> risk in SLD.</w:t>
      </w:r>
    </w:p>
    <w:p w14:paraId="55939A3D" w14:textId="5E99C593" w:rsidR="00D6575B" w:rsidRPr="00B670FC" w:rsidRDefault="006712B0" w:rsidP="00C4330A">
      <w:pPr>
        <w:rPr>
          <w:b/>
          <w:bCs/>
        </w:rPr>
      </w:pPr>
      <w:r w:rsidRPr="00B670FC">
        <w:rPr>
          <w:b/>
          <w:bCs/>
        </w:rPr>
        <w:t>Methods:</w:t>
      </w:r>
    </w:p>
    <w:p w14:paraId="5F79D1A8" w14:textId="294906DC" w:rsidR="00AD759D" w:rsidRPr="00B670FC" w:rsidRDefault="006712B0" w:rsidP="00C4330A">
      <w:r w:rsidRPr="00B670FC">
        <w:t>234,488 UK</w:t>
      </w:r>
      <w:r w:rsidR="00035AF8" w:rsidRPr="00B670FC">
        <w:t xml:space="preserve"> </w:t>
      </w:r>
      <w:r w:rsidRPr="00B670FC">
        <w:t xml:space="preserve">Biobank </w:t>
      </w:r>
      <w:proofErr w:type="gramStart"/>
      <w:r w:rsidRPr="00B670FC">
        <w:t>participants</w:t>
      </w:r>
      <w:r w:rsidR="008100C4" w:rsidRPr="00B670FC">
        <w:t>’</w:t>
      </w:r>
      <w:proofErr w:type="gramEnd"/>
      <w:r w:rsidR="008100C4" w:rsidRPr="00B670FC">
        <w:t xml:space="preserve"> </w:t>
      </w:r>
      <w:r w:rsidR="00892AF3" w:rsidRPr="00B670FC">
        <w:t xml:space="preserve">were </w:t>
      </w:r>
      <w:r w:rsidR="003442A3" w:rsidRPr="00B670FC">
        <w:t>analysed. H</w:t>
      </w:r>
      <w:r w:rsidR="00906377" w:rsidRPr="00B670FC">
        <w:t xml:space="preserve">epatic steatosis index (&gt;36 for SLD, &lt;30 for no SLD) and </w:t>
      </w:r>
      <w:r w:rsidR="007F0A05" w:rsidRPr="00B670FC">
        <w:t>MRI-</w:t>
      </w:r>
      <w:r w:rsidR="00906377" w:rsidRPr="00B670FC">
        <w:t>proton density fat fraction</w:t>
      </w:r>
      <w:r w:rsidR="008100C4" w:rsidRPr="00B670FC">
        <w:t xml:space="preserve"> (</w:t>
      </w:r>
      <w:r w:rsidR="001E5C71" w:rsidRPr="00B670FC">
        <w:rPr>
          <w:bCs/>
        </w:rPr>
        <w:t>≥5.56%</w:t>
      </w:r>
      <w:r w:rsidR="008100C4" w:rsidRPr="00B670FC">
        <w:t>)</w:t>
      </w:r>
      <w:r w:rsidR="00906377" w:rsidRPr="00B670FC">
        <w:t xml:space="preserve"> </w:t>
      </w:r>
      <w:r w:rsidR="003442A3" w:rsidRPr="00B670FC">
        <w:t xml:space="preserve">were used to identify SLD. </w:t>
      </w:r>
      <w:r w:rsidR="00906377" w:rsidRPr="00B670FC">
        <w:t xml:space="preserve">MetS traits were identified </w:t>
      </w:r>
      <w:r w:rsidR="00673353" w:rsidRPr="00B670FC">
        <w:t xml:space="preserve">using </w:t>
      </w:r>
      <w:r w:rsidR="00906377" w:rsidRPr="00B670FC">
        <w:t>MASLD</w:t>
      </w:r>
      <w:r w:rsidR="003442A3" w:rsidRPr="00B670FC">
        <w:t xml:space="preserve"> criteria. </w:t>
      </w:r>
      <w:r w:rsidR="00035AF8" w:rsidRPr="00B670FC">
        <w:t>A</w:t>
      </w:r>
      <w:r w:rsidR="008100C4" w:rsidRPr="00B670FC">
        <w:t>dvanced fibrosis</w:t>
      </w:r>
      <w:r w:rsidR="00906377" w:rsidRPr="00B670FC">
        <w:t xml:space="preserve"> </w:t>
      </w:r>
      <w:r w:rsidR="003873F3" w:rsidRPr="00B670FC">
        <w:t xml:space="preserve">(FIB-4 score&gt;2.67) </w:t>
      </w:r>
      <w:r w:rsidR="00906377" w:rsidRPr="00B670FC">
        <w:t>was determined using FIB-4 scores.</w:t>
      </w:r>
      <w:r w:rsidR="004906C8" w:rsidRPr="00B670FC">
        <w:t xml:space="preserve"> </w:t>
      </w:r>
      <w:r w:rsidR="00906377" w:rsidRPr="00B670FC">
        <w:t>eGFR &lt;60 m</w:t>
      </w:r>
      <w:r w:rsidR="003348E8" w:rsidRPr="00B670FC">
        <w:t>L</w:t>
      </w:r>
      <w:r w:rsidR="00906377" w:rsidRPr="00B670FC">
        <w:t>/min/1.73 m</w:t>
      </w:r>
      <w:r w:rsidR="00906377" w:rsidRPr="00B670FC">
        <w:rPr>
          <w:vertAlign w:val="superscript"/>
        </w:rPr>
        <w:t>2</w:t>
      </w:r>
      <w:r w:rsidR="00906377" w:rsidRPr="00B670FC">
        <w:t xml:space="preserve"> or albuminuria &gt;3 mg/mmol </w:t>
      </w:r>
      <w:r w:rsidR="00E968A2" w:rsidRPr="00B670FC">
        <w:t xml:space="preserve">identified </w:t>
      </w:r>
      <w:r w:rsidR="00906377" w:rsidRPr="00B670FC">
        <w:t>prevalent CKD</w:t>
      </w:r>
      <w:r w:rsidR="00E968A2" w:rsidRPr="00B670FC">
        <w:t>. A</w:t>
      </w:r>
      <w:r w:rsidR="00904B1A" w:rsidRPr="00B670FC">
        <w:t xml:space="preserve"> validated</w:t>
      </w:r>
      <w:r w:rsidR="00906377" w:rsidRPr="00B670FC">
        <w:t xml:space="preserve"> algorithm</w:t>
      </w:r>
      <w:r w:rsidR="00E968A2" w:rsidRPr="00B670FC">
        <w:t xml:space="preserve"> </w:t>
      </w:r>
      <w:r w:rsidR="008100C4" w:rsidRPr="00B670FC">
        <w:t>identified</w:t>
      </w:r>
      <w:r w:rsidR="00E968A2" w:rsidRPr="00B670FC">
        <w:t xml:space="preserve"> incident ESRD</w:t>
      </w:r>
      <w:r w:rsidR="00906377" w:rsidRPr="00B670FC">
        <w:t>.</w:t>
      </w:r>
      <w:r w:rsidR="003442A3" w:rsidRPr="00B670FC">
        <w:t xml:space="preserve"> Binary logistic and </w:t>
      </w:r>
      <w:r w:rsidR="00D40C07" w:rsidRPr="00B670FC">
        <w:t>Cox regressions</w:t>
      </w:r>
      <w:r w:rsidR="003442A3" w:rsidRPr="00B670FC">
        <w:t xml:space="preserve"> were used to </w:t>
      </w:r>
      <w:r w:rsidR="00E968A2" w:rsidRPr="00B670FC">
        <w:t>test</w:t>
      </w:r>
      <w:r w:rsidR="003442A3" w:rsidRPr="00B670FC">
        <w:t xml:space="preserve"> associations with prevalent CKD</w:t>
      </w:r>
      <w:r w:rsidR="00DB0651" w:rsidRPr="00B670FC">
        <w:t xml:space="preserve"> [(adjusted odds ratios (ORs)] and incident ESRD (adjusted hazard ratios (HRs)] respectively.</w:t>
      </w:r>
    </w:p>
    <w:p w14:paraId="1A26A63B" w14:textId="444E6626" w:rsidR="003442A3" w:rsidRPr="00B670FC" w:rsidRDefault="00035AF8" w:rsidP="00C4330A">
      <w:pPr>
        <w:rPr>
          <w:b/>
          <w:bCs/>
        </w:rPr>
      </w:pPr>
      <w:r w:rsidRPr="00B670FC">
        <w:rPr>
          <w:b/>
          <w:bCs/>
        </w:rPr>
        <w:t>Results</w:t>
      </w:r>
      <w:r w:rsidR="003442A3" w:rsidRPr="00B670FC">
        <w:rPr>
          <w:b/>
          <w:bCs/>
        </w:rPr>
        <w:t>:</w:t>
      </w:r>
    </w:p>
    <w:p w14:paraId="59C743B9" w14:textId="649EA7D9" w:rsidR="003442A3" w:rsidRPr="00B670FC" w:rsidRDefault="001F5627" w:rsidP="00C4330A">
      <w:r w:rsidRPr="00B670FC">
        <w:t>102,410</w:t>
      </w:r>
      <w:r w:rsidR="000B345B" w:rsidRPr="00B670FC">
        <w:t xml:space="preserve"> participants</w:t>
      </w:r>
      <w:r w:rsidRPr="00B670FC">
        <w:t xml:space="preserve"> (41.2%) had SLD</w:t>
      </w:r>
      <w:r w:rsidR="000B345B" w:rsidRPr="00B670FC">
        <w:t xml:space="preserve">. </w:t>
      </w:r>
      <w:r w:rsidRPr="00B670FC">
        <w:t>64.4%</w:t>
      </w:r>
      <w:r w:rsidR="00165D6D" w:rsidRPr="00B670FC" w:rsidDel="00165D6D">
        <w:t xml:space="preserve"> </w:t>
      </w:r>
      <w:r w:rsidRPr="00B670FC">
        <w:t>had MetS</w:t>
      </w:r>
      <w:r w:rsidR="000B345B" w:rsidRPr="00B670FC">
        <w:t xml:space="preserve">. </w:t>
      </w:r>
      <w:r w:rsidR="00165D6D" w:rsidRPr="00B670FC">
        <w:t>1.3% had</w:t>
      </w:r>
      <w:r w:rsidR="00DC190C" w:rsidRPr="00B670FC">
        <w:t xml:space="preserve"> </w:t>
      </w:r>
      <w:r w:rsidR="00B66EE4" w:rsidRPr="00B670FC">
        <w:t>FIB-</w:t>
      </w:r>
      <w:r w:rsidR="009D7FEB" w:rsidRPr="00B670FC">
        <w:t>4</w:t>
      </w:r>
      <w:r w:rsidR="003873F3" w:rsidRPr="00B670FC">
        <w:t xml:space="preserve"> score</w:t>
      </w:r>
      <w:r w:rsidR="00B66EE4" w:rsidRPr="00B670FC">
        <w:t>&gt;2.67</w:t>
      </w:r>
      <w:r w:rsidR="00165D6D" w:rsidRPr="00B670FC">
        <w:t>.</w:t>
      </w:r>
      <w:r w:rsidR="00904B1A" w:rsidRPr="00B670FC">
        <w:t xml:space="preserve"> </w:t>
      </w:r>
      <w:r w:rsidR="000B345B" w:rsidRPr="00B670FC">
        <w:t>W</w:t>
      </w:r>
      <w:r w:rsidR="005D12F1" w:rsidRPr="00B670FC">
        <w:t>ith SLD and only one MetS trait,</w:t>
      </w:r>
      <w:r w:rsidR="000B3357" w:rsidRPr="00B670FC">
        <w:t xml:space="preserve"> </w:t>
      </w:r>
      <w:r w:rsidR="005D12F1" w:rsidRPr="00B670FC">
        <w:t>hypertension (OR 1.35</w:t>
      </w:r>
      <w:r w:rsidR="00D40C07" w:rsidRPr="00B670FC">
        <w:t>,</w:t>
      </w:r>
      <w:r w:rsidR="005D12F1" w:rsidRPr="00B670FC">
        <w:t xml:space="preserve"> 95%CI 1.35-1.72)</w:t>
      </w:r>
      <w:r w:rsidR="000B3357" w:rsidRPr="00B670FC">
        <w:t xml:space="preserve"> or</w:t>
      </w:r>
      <w:r w:rsidR="005D12F1" w:rsidRPr="00B670FC">
        <w:t xml:space="preserve"> type 2 diabetes (T2D) (OR 1.89, 95%CI 1.06-3.38)</w:t>
      </w:r>
      <w:r w:rsidR="009D7FEB" w:rsidRPr="00B670FC">
        <w:t xml:space="preserve"> </w:t>
      </w:r>
      <w:r w:rsidR="005D12F1" w:rsidRPr="00B670FC">
        <w:t>increased</w:t>
      </w:r>
      <w:r w:rsidR="001E41AB" w:rsidRPr="00B670FC">
        <w:t xml:space="preserve"> </w:t>
      </w:r>
      <w:r w:rsidR="005D12F1" w:rsidRPr="00B670FC">
        <w:t>risk of prevalent CKD. MetS (≥</w:t>
      </w:r>
      <w:r w:rsidR="001E41AB" w:rsidRPr="00B670FC">
        <w:t>3</w:t>
      </w:r>
      <w:r w:rsidR="00035AF8" w:rsidRPr="00B670FC">
        <w:t xml:space="preserve"> </w:t>
      </w:r>
      <w:r w:rsidR="005D12F1" w:rsidRPr="00B670FC">
        <w:t xml:space="preserve">traits) increased prevalent CKD </w:t>
      </w:r>
      <w:r w:rsidR="00673353" w:rsidRPr="00B670FC">
        <w:t xml:space="preserve">risk </w:t>
      </w:r>
      <w:r w:rsidR="005D12F1" w:rsidRPr="00B670FC">
        <w:t>(OR 1.94</w:t>
      </w:r>
      <w:r w:rsidR="00D40C07" w:rsidRPr="00B670FC">
        <w:t>,</w:t>
      </w:r>
      <w:r w:rsidR="005D12F1" w:rsidRPr="00B670FC">
        <w:t xml:space="preserve"> 95%CI 1.75-2.15)</w:t>
      </w:r>
      <w:r w:rsidR="003348E8" w:rsidRPr="00B670FC">
        <w:t>,</w:t>
      </w:r>
      <w:r w:rsidR="005D12F1" w:rsidRPr="00B670FC">
        <w:t xml:space="preserve"> </w:t>
      </w:r>
      <w:r w:rsidR="00445787" w:rsidRPr="00B670FC">
        <w:t xml:space="preserve">which </w:t>
      </w:r>
      <w:r w:rsidR="005D12F1" w:rsidRPr="00B670FC">
        <w:t>was</w:t>
      </w:r>
      <w:r w:rsidR="000B3357" w:rsidRPr="00B670FC">
        <w:t xml:space="preserve"> further</w:t>
      </w:r>
      <w:r w:rsidR="005D12F1" w:rsidRPr="00B670FC">
        <w:t xml:space="preserve"> increased by </w:t>
      </w:r>
      <w:r w:rsidR="007F0A05" w:rsidRPr="00B670FC">
        <w:t xml:space="preserve">advanced </w:t>
      </w:r>
      <w:r w:rsidR="005D12F1" w:rsidRPr="00B670FC">
        <w:t>liver fibrosis (OR</w:t>
      </w:r>
      <w:r w:rsidR="00D40C07" w:rsidRPr="00B670FC">
        <w:t xml:space="preserve"> </w:t>
      </w:r>
      <w:r w:rsidR="005D12F1" w:rsidRPr="00B670FC">
        <w:t>4.29, 95%CI</w:t>
      </w:r>
      <w:r w:rsidR="00D40C07" w:rsidRPr="00B670FC">
        <w:t xml:space="preserve"> </w:t>
      </w:r>
      <w:r w:rsidR="005D12F1" w:rsidRPr="00B670FC">
        <w:t>3.36-5.47).</w:t>
      </w:r>
      <w:r w:rsidR="00904B1A" w:rsidRPr="00B670FC">
        <w:t xml:space="preserve"> CKD prevalence</w:t>
      </w:r>
      <w:r w:rsidR="000B3357" w:rsidRPr="00B670FC">
        <w:t xml:space="preserve"> increased</w:t>
      </w:r>
      <w:r w:rsidR="008100C4" w:rsidRPr="00B670FC">
        <w:t xml:space="preserve"> </w:t>
      </w:r>
      <w:r w:rsidR="000B3357" w:rsidRPr="00B670FC">
        <w:t>with increasing MetS traits.</w:t>
      </w:r>
      <w:r w:rsidR="00673353" w:rsidRPr="00B670FC">
        <w:t xml:space="preserve"> Over </w:t>
      </w:r>
      <w:r w:rsidR="001E41AB" w:rsidRPr="00B670FC">
        <w:t>13.6 years</w:t>
      </w:r>
      <w:r w:rsidR="008100C4" w:rsidRPr="00B670FC">
        <w:t xml:space="preserve"> (median</w:t>
      </w:r>
      <w:r w:rsidR="003873F3" w:rsidRPr="00B670FC">
        <w:t xml:space="preserve"> follow-up</w:t>
      </w:r>
      <w:r w:rsidR="008100C4" w:rsidRPr="00B670FC">
        <w:t>)</w:t>
      </w:r>
      <w:r w:rsidR="00673353" w:rsidRPr="00B670FC">
        <w:t xml:space="preserve">, MetS was associated with increased risk of </w:t>
      </w:r>
      <w:r w:rsidR="003348E8" w:rsidRPr="00B670FC">
        <w:t xml:space="preserve">developing </w:t>
      </w:r>
      <w:r w:rsidR="00673353" w:rsidRPr="00B670FC">
        <w:t>ESRD (HR 1.70</w:t>
      </w:r>
      <w:r w:rsidR="00D40C07" w:rsidRPr="00B670FC">
        <w:t>,</w:t>
      </w:r>
      <w:r w:rsidR="00673353" w:rsidRPr="00B670FC">
        <w:t xml:space="preserve"> 95%CI 1.19-2.43)</w:t>
      </w:r>
      <w:r w:rsidR="00904B1A" w:rsidRPr="00B670FC">
        <w:t>.</w:t>
      </w:r>
    </w:p>
    <w:p w14:paraId="7FA556D5" w14:textId="483F4074" w:rsidR="003442A3" w:rsidRPr="00B670FC" w:rsidRDefault="009C60A5" w:rsidP="00C4330A">
      <w:pPr>
        <w:rPr>
          <w:b/>
          <w:bCs/>
        </w:rPr>
      </w:pPr>
      <w:r w:rsidRPr="00B670FC">
        <w:rPr>
          <w:b/>
          <w:bCs/>
        </w:rPr>
        <w:t>Conclusions</w:t>
      </w:r>
      <w:r w:rsidR="003442A3" w:rsidRPr="00B670FC">
        <w:rPr>
          <w:b/>
          <w:bCs/>
        </w:rPr>
        <w:t>:</w:t>
      </w:r>
    </w:p>
    <w:p w14:paraId="6D2B4174" w14:textId="303AE80B" w:rsidR="004906C8" w:rsidRPr="00B670FC" w:rsidRDefault="003442A3" w:rsidP="00C4330A">
      <w:r w:rsidRPr="00B670FC">
        <w:t>In MASLD</w:t>
      </w:r>
      <w:r w:rsidR="00D40C07" w:rsidRPr="00B670FC">
        <w:t>,</w:t>
      </w:r>
      <w:r w:rsidRPr="00B670FC">
        <w:t xml:space="preserve"> </w:t>
      </w:r>
      <w:r w:rsidR="00904B1A" w:rsidRPr="00B670FC">
        <w:t>hypertension and T2D,</w:t>
      </w:r>
      <w:r w:rsidR="00D40C07" w:rsidRPr="00B670FC">
        <w:t xml:space="preserve"> </w:t>
      </w:r>
      <w:r w:rsidRPr="00B670FC">
        <w:t>number of MetS traits</w:t>
      </w:r>
      <w:r w:rsidR="007C6F95" w:rsidRPr="00B670FC">
        <w:t xml:space="preserve"> </w:t>
      </w:r>
      <w:r w:rsidR="00904B1A" w:rsidRPr="00B670FC">
        <w:t>and</w:t>
      </w:r>
      <w:r w:rsidR="00673353" w:rsidRPr="00B670FC">
        <w:t xml:space="preserve"> </w:t>
      </w:r>
      <w:r w:rsidRPr="00B670FC">
        <w:t>liver fibrosis</w:t>
      </w:r>
      <w:r w:rsidR="008F2E85" w:rsidRPr="00B670FC">
        <w:t xml:space="preserve"> </w:t>
      </w:r>
      <w:r w:rsidRPr="00B670FC">
        <w:t>increased</w:t>
      </w:r>
      <w:r w:rsidR="00D40C07" w:rsidRPr="00B670FC">
        <w:t xml:space="preserve"> </w:t>
      </w:r>
      <w:r w:rsidRPr="00B670FC">
        <w:t>risk of prevalent CKD</w:t>
      </w:r>
      <w:r w:rsidR="007C6F95" w:rsidRPr="00B670FC">
        <w:t xml:space="preserve"> and p</w:t>
      </w:r>
      <w:r w:rsidRPr="00B670FC">
        <w:t>resence of MetS increased the risk of incident ESRD.</w:t>
      </w:r>
      <w:r w:rsidR="007C6F95" w:rsidRPr="00B670FC">
        <w:t xml:space="preserve"> </w:t>
      </w:r>
    </w:p>
    <w:p w14:paraId="4A26276A" w14:textId="30779E04" w:rsidR="004906C8" w:rsidRPr="00B670FC" w:rsidRDefault="004906C8" w:rsidP="00C4330A">
      <w:pPr>
        <w:rPr>
          <w:i/>
          <w:iCs/>
        </w:rPr>
      </w:pPr>
    </w:p>
    <w:p w14:paraId="1DB1309E" w14:textId="733F2E21" w:rsidR="0023189C" w:rsidRPr="00B670FC" w:rsidRDefault="0023189C" w:rsidP="00C4330A">
      <w:pPr>
        <w:rPr>
          <w:i/>
          <w:iCs/>
        </w:rPr>
      </w:pPr>
      <w:r w:rsidRPr="00B670FC">
        <w:rPr>
          <w:i/>
          <w:iCs/>
        </w:rPr>
        <w:t>Abstract word count: 250/250</w:t>
      </w:r>
    </w:p>
    <w:p w14:paraId="37E73198" w14:textId="70C7E36D" w:rsidR="004906C8" w:rsidRPr="00B670FC" w:rsidRDefault="001143A7" w:rsidP="00C4330A">
      <w:pPr>
        <w:rPr>
          <w:b/>
          <w:bCs/>
        </w:rPr>
      </w:pPr>
      <w:r w:rsidRPr="00B670FC">
        <w:rPr>
          <w:b/>
          <w:bCs/>
        </w:rPr>
        <w:t xml:space="preserve">Key words: </w:t>
      </w:r>
    </w:p>
    <w:p w14:paraId="10698A5A" w14:textId="68B854EF" w:rsidR="001143A7" w:rsidRPr="00B670FC" w:rsidRDefault="001143A7" w:rsidP="00C4330A">
      <w:r w:rsidRPr="00B670FC">
        <w:t>End-stage renal disease; Metabolic dysfunction-associated steatotic liver disease; type 2 diabetes; hypertension.</w:t>
      </w:r>
    </w:p>
    <w:p w14:paraId="7F3C9795" w14:textId="77777777" w:rsidR="0023189C" w:rsidRPr="00B670FC" w:rsidRDefault="0023189C" w:rsidP="00C4330A">
      <w:pPr>
        <w:rPr>
          <w:b/>
          <w:bCs/>
        </w:rPr>
      </w:pPr>
    </w:p>
    <w:p w14:paraId="3AFBB8D3" w14:textId="6A31893A" w:rsidR="0023189C" w:rsidRPr="00B670FC" w:rsidRDefault="0023189C" w:rsidP="00C4330A">
      <w:pPr>
        <w:rPr>
          <w:b/>
          <w:bCs/>
        </w:rPr>
      </w:pPr>
      <w:r w:rsidRPr="00B670FC">
        <w:rPr>
          <w:b/>
          <w:bCs/>
        </w:rPr>
        <w:t>Lay summary:</w:t>
      </w:r>
    </w:p>
    <w:p w14:paraId="25B50FD4" w14:textId="21AE6319" w:rsidR="0023189C" w:rsidRPr="00B670FC" w:rsidRDefault="0023189C" w:rsidP="00C4330A">
      <w:r w:rsidRPr="00B670FC">
        <w:t xml:space="preserve">People living with metabolic dysfunction associated steatotic liver disease (MASLD) have a higher risk of developing kidney disease, however, the impact that the severity of MASLD has on the risk of kidney disease in these people is unclear. Our findings show that, in people with MASLD, those with more traits of metabolic dysfunction and scaring in their liver are at the highest risk of kidney disease and are more likely to develop end-stage kidney disease. Using these findings, clinicians may be able to identify those people with MASLD who </w:t>
      </w:r>
      <w:r w:rsidR="002F1685" w:rsidRPr="00B670FC">
        <w:t xml:space="preserve">have </w:t>
      </w:r>
      <w:r w:rsidRPr="00B670FC">
        <w:t xml:space="preserve">the highest risk of kidney disease and implement kidney disease monitoring or treatments earlier on.   </w:t>
      </w:r>
    </w:p>
    <w:p w14:paraId="7E2F02D5" w14:textId="13FFC156" w:rsidR="00AD759D" w:rsidRPr="00B670FC" w:rsidRDefault="00AD759D" w:rsidP="00C4330A">
      <w:pPr>
        <w:rPr>
          <w:b/>
          <w:bCs/>
          <w:sz w:val="28"/>
          <w:szCs w:val="28"/>
        </w:rPr>
      </w:pPr>
      <w:r w:rsidRPr="00B670FC">
        <w:rPr>
          <w:b/>
          <w:bCs/>
          <w:sz w:val="28"/>
          <w:szCs w:val="28"/>
        </w:rPr>
        <w:lastRenderedPageBreak/>
        <w:t>Introduction</w:t>
      </w:r>
    </w:p>
    <w:p w14:paraId="3C7FD1C4" w14:textId="0D1000B7" w:rsidR="000A7A23" w:rsidRPr="00B670FC" w:rsidRDefault="00092729">
      <w:pPr>
        <w:spacing w:line="480" w:lineRule="auto"/>
      </w:pPr>
      <w:r w:rsidRPr="00B670FC">
        <w:t>Metabolic dysfunction-associated steatotic liver disease (MASLD)</w:t>
      </w:r>
      <w:r w:rsidR="00865B8F" w:rsidRPr="00B670FC">
        <w:t>,</w:t>
      </w:r>
      <w:r w:rsidR="00947219" w:rsidRPr="00B670FC">
        <w:t xml:space="preserve"> </w:t>
      </w:r>
      <w:r w:rsidR="00A7117D" w:rsidRPr="00B670FC">
        <w:t>a</w:t>
      </w:r>
      <w:r w:rsidR="00A9088E" w:rsidRPr="00B670FC">
        <w:t>s defined and characterised in 2023</w:t>
      </w:r>
      <w:r w:rsidR="00E16352" w:rsidRPr="00B670FC">
        <w:t>,</w:t>
      </w:r>
      <w:r w:rsidR="00A7117D" w:rsidRPr="00B670FC">
        <w:fldChar w:fldCharType="begin">
          <w:fldData xml:space="preserve">PEVuZE5vdGU+PENpdGU+PEF1dGhvcj5SaW5lbGxhPC9BdXRob3I+PFllYXI+MjAyMzwvWWVhcj48
UmVjTnVtPjEzMzA8L1JlY051bT48RGlzcGxheVRleHQ+PHN0eWxlIGZhY2U9InN1cGVyc2NyaXB0
Ij4x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00E16352" w:rsidRPr="00B670FC">
        <w:instrText xml:space="preserve"> ADDIN EN.CITE </w:instrText>
      </w:r>
      <w:r w:rsidR="00E16352" w:rsidRPr="00B670FC">
        <w:fldChar w:fldCharType="begin">
          <w:fldData xml:space="preserve">PEVuZE5vdGU+PENpdGU+PEF1dGhvcj5SaW5lbGxhPC9BdXRob3I+PFllYXI+MjAyMzwvWWVhcj48
UmVjTnVtPjEzMzA8L1JlY051bT48RGlzcGxheVRleHQ+PHN0eWxlIGZhY2U9InN1cGVyc2NyaXB0
Ij4x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00E16352" w:rsidRPr="00B670FC">
        <w:instrText xml:space="preserve"> ADDIN EN.CITE.DATA </w:instrText>
      </w:r>
      <w:r w:rsidR="00E16352" w:rsidRPr="00B670FC">
        <w:fldChar w:fldCharType="end"/>
      </w:r>
      <w:r w:rsidR="00A7117D" w:rsidRPr="00B670FC">
        <w:fldChar w:fldCharType="separate"/>
      </w:r>
      <w:r w:rsidR="00E16352" w:rsidRPr="00B670FC">
        <w:rPr>
          <w:noProof/>
          <w:vertAlign w:val="superscript"/>
        </w:rPr>
        <w:t>1</w:t>
      </w:r>
      <w:r w:rsidR="00A7117D" w:rsidRPr="00B670FC">
        <w:fldChar w:fldCharType="end"/>
      </w:r>
      <w:r w:rsidR="00947219" w:rsidRPr="00B670FC">
        <w:t xml:space="preserve"> </w:t>
      </w:r>
      <w:r w:rsidR="00FA329E" w:rsidRPr="00B670FC">
        <w:t xml:space="preserve">is a </w:t>
      </w:r>
      <w:r w:rsidR="00947219" w:rsidRPr="00B670FC">
        <w:t xml:space="preserve">new term to define and characterise the metabolic dysfunction that </w:t>
      </w:r>
      <w:r w:rsidR="00AD22B9" w:rsidRPr="00B670FC">
        <w:t xml:space="preserve">is </w:t>
      </w:r>
      <w:r w:rsidR="00947219" w:rsidRPr="00B670FC">
        <w:t>known to be a key feature of non-alcoholic fatty liver disease (NAFLD). MASLD</w:t>
      </w:r>
      <w:r w:rsidRPr="00B670FC">
        <w:t xml:space="preserve"> is the leading cause of chronic liver disease and </w:t>
      </w:r>
      <w:r w:rsidR="00796FF3" w:rsidRPr="00B670FC">
        <w:t>a</w:t>
      </w:r>
      <w:r w:rsidRPr="00B670FC">
        <w:t xml:space="preserve">ffects </w:t>
      </w:r>
      <w:r w:rsidR="0032486F" w:rsidRPr="00B670FC">
        <w:t xml:space="preserve">up to nearly </w:t>
      </w:r>
      <w:r w:rsidRPr="00B670FC">
        <w:t>30% of the population worldwide</w:t>
      </w:r>
      <w:r w:rsidR="00E16352" w:rsidRPr="00B670FC">
        <w:t>.</w:t>
      </w:r>
      <w:r w:rsidRPr="00B670FC">
        <w:fldChar w:fldCharType="begin">
          <w:fldData xml:space="preserve">PEVuZE5vdGU+PENpdGU+PEF1dGhvcj5Zb3Vub3NzaTwvQXV0aG9yPjxZZWFyPjIwMjM8L1llYXI+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5OTktMjAxNC5lMTwvcGFnZXM+PHZvbHVtZT4xNTg8L3ZvbHVtZT48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</w:fldData>
        </w:fldChar>
      </w:r>
      <w:r w:rsidR="00E16352" w:rsidRPr="00B670FC">
        <w:instrText xml:space="preserve"> ADDIN EN.CITE </w:instrText>
      </w:r>
      <w:r w:rsidR="00E16352" w:rsidRPr="00B670FC">
        <w:fldChar w:fldCharType="begin">
          <w:fldData xml:space="preserve">PEVuZE5vdGU+PENpdGU+PEF1dGhvcj5Zb3Vub3NzaTwvQXV0aG9yPjxZZWFyPjIwMjM8L1llYXI+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5OTktMjAxNC5lMTwvcGFnZXM+PHZvbHVtZT4xNTg8L3ZvbHVtZT48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</w:fldData>
        </w:fldChar>
      </w:r>
      <w:r w:rsidR="00E16352" w:rsidRPr="00B670FC">
        <w:instrText xml:space="preserve"> ADDIN EN.CITE.DATA </w:instrText>
      </w:r>
      <w:r w:rsidR="00E16352" w:rsidRPr="00B670FC">
        <w:fldChar w:fldCharType="end"/>
      </w:r>
      <w:r w:rsidRPr="00B670FC">
        <w:fldChar w:fldCharType="separate"/>
      </w:r>
      <w:r w:rsidR="00E16352" w:rsidRPr="00B670FC">
        <w:rPr>
          <w:noProof/>
          <w:vertAlign w:val="superscript"/>
        </w:rPr>
        <w:t>2-4</w:t>
      </w:r>
      <w:r w:rsidRPr="00B670FC">
        <w:fldChar w:fldCharType="end"/>
      </w:r>
      <w:r w:rsidRPr="00B670FC">
        <w:t xml:space="preserve"> </w:t>
      </w:r>
      <w:r w:rsidR="0017432A" w:rsidRPr="00B670FC">
        <w:t>The economic burden of</w:t>
      </w:r>
      <w:r w:rsidR="00FA329E" w:rsidRPr="00B670FC">
        <w:t xml:space="preserve"> </w:t>
      </w:r>
      <w:r w:rsidR="0017432A" w:rsidRPr="00B670FC">
        <w:t xml:space="preserve">MASLD is substantial and is thought to cost the UK and USA governments £5.24 </w:t>
      </w:r>
      <w:r w:rsidR="00897C32" w:rsidRPr="00B670FC">
        <w:t xml:space="preserve">billion </w:t>
      </w:r>
      <w:r w:rsidR="0017432A" w:rsidRPr="00B670FC">
        <w:t>and $103 billion</w:t>
      </w:r>
      <w:r w:rsidR="008B7FCD" w:rsidRPr="00B670FC">
        <w:t>,</w:t>
      </w:r>
      <w:r w:rsidR="0017432A" w:rsidRPr="00B670FC">
        <w:t xml:space="preserve"> respectively</w:t>
      </w:r>
      <w:r w:rsidR="00E16352" w:rsidRPr="00B670FC">
        <w:t>.</w:t>
      </w:r>
      <w:r w:rsidR="0017432A" w:rsidRPr="00B670FC">
        <w:fldChar w:fldCharType="begin">
          <w:fldData xml:space="preserve">PEVuZE5vdGU+PENpdGU+PEF1dGhvcj5Zb3Vub3NzaTwvQXV0aG9yPjxZZWFyPjIwMTY8L1llYXI+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</w:fldData>
        </w:fldChar>
      </w:r>
      <w:r w:rsidR="00A7117D" w:rsidRPr="00B670FC">
        <w:instrText xml:space="preserve"> ADDIN EN.CITE </w:instrText>
      </w:r>
      <w:r w:rsidR="00A7117D" w:rsidRPr="00B670FC">
        <w:fldChar w:fldCharType="begin">
          <w:fldData xml:space="preserve">PEVuZE5vdGU+PENpdGU+PEF1dGhvcj5Zb3Vub3NzaTwvQXV0aG9yPjxZZWFyPjIwMTY8L1llYXI+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</w:fldData>
        </w:fldChar>
      </w:r>
      <w:r w:rsidR="00A7117D" w:rsidRPr="00B670FC">
        <w:instrText xml:space="preserve"> ADDIN EN.CITE.DATA </w:instrText>
      </w:r>
      <w:r w:rsidR="00A7117D" w:rsidRPr="00B670FC">
        <w:fldChar w:fldCharType="end"/>
      </w:r>
      <w:r w:rsidR="0017432A" w:rsidRPr="00B670FC">
        <w:fldChar w:fldCharType="separate"/>
      </w:r>
      <w:r w:rsidR="00A7117D" w:rsidRPr="00B670FC">
        <w:rPr>
          <w:noProof/>
          <w:vertAlign w:val="superscript"/>
        </w:rPr>
        <w:t>5</w:t>
      </w:r>
      <w:r w:rsidR="0017432A" w:rsidRPr="00B670FC">
        <w:fldChar w:fldCharType="end"/>
      </w:r>
      <w:r w:rsidR="0017432A" w:rsidRPr="00B670FC">
        <w:t xml:space="preserve"> </w:t>
      </w:r>
      <w:r w:rsidR="000A7A23" w:rsidRPr="00B670FC">
        <w:t>A</w:t>
      </w:r>
      <w:r w:rsidR="00C7275C" w:rsidRPr="00B670FC">
        <w:t xml:space="preserve"> d</w:t>
      </w:r>
      <w:r w:rsidRPr="00B670FC">
        <w:t xml:space="preserve">iagnosis of MASLD requires the presence of hepatic steatosis and at least one of the five metabolic syndrome (MetS) </w:t>
      </w:r>
      <w:r w:rsidR="0061467D" w:rsidRPr="00B670FC">
        <w:t>traits</w:t>
      </w:r>
      <w:r w:rsidR="00E16352" w:rsidRPr="00B670FC">
        <w:t>.</w:t>
      </w:r>
      <w:r w:rsidRPr="00B670FC">
        <w:fldChar w:fldCharType="begin">
          <w:fldData xml:space="preserve">PEVuZE5vdGU+PENpdGU+PEF1dGhvcj5BbGJlcnRpPC9BdXRob3I+PFllYXI+MjAwOTwvWWVhcj48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xNjQwLTU8L3BhZ2VzPjx2b2x1bWU+MTIwPC92b2x1bWU+
PG51bWJlcj4xNjwvbnVtYmVyPjxlZGl0aW9uPjIwMDkvMTAvMDc8L2VkaXRpb24+PGtleXdvcmRz
PjxrZXl3b3JkPipBYmRvbWluYWwgRmF0PC9rZXl3b3JkPjxrZXl3b3JkPkJsb29kIEdsdWNvc2Uv
bWV0YWJvbGlzbTwva2V5d29yZD48a2V5d29yZD5DYXJkaW92YXNjdWxhciBEaXNlYXNlcy9ldGlv
bG9neTwva2V5d29yZD48a2V5d29yZD5DaG9sZXN0ZXJvbCwgSERML2Jsb29kPC9rZXl3b3JkPjxr
ZXl3b3JkPkRpYWJldGVzIE1lbGxpdHVzL2V0aW9sb2d5PC9rZXl3b3JkPjxrZXl3b3JkPkh1bWFu
czwva2V5d29yZD48a2V5d29yZD5IeXBlcnRlbnNpb24vY29tcGxpY2F0aW9uczwva2V5d29yZD48
a2V5d29yZD5JbnN1bGluIFJlc2lzdGFuY2U8L2tleXdvcmQ+PGtleXdvcmQ+TWV0YWJvbGljIFN5
bmRyb21l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TE08L3JlbW90ZS1kYXRhYmFzZS1wcm92aWRlcj48bGFuZ3VhZ2U+ZW5nPC9sYW5ndWFnZT48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</w:fldData>
        </w:fldChar>
      </w:r>
      <w:r w:rsidR="00E16352" w:rsidRPr="00B670FC">
        <w:instrText xml:space="preserve"> ADDIN EN.CITE </w:instrText>
      </w:r>
      <w:r w:rsidR="00E16352" w:rsidRPr="00B670FC">
        <w:fldChar w:fldCharType="begin">
          <w:fldData xml:space="preserve">PEVuZE5vdGU+PENpdGU+PEF1dGhvcj5BbGJlcnRpPC9BdXRob3I+PFllYXI+MjAwOTwvWWVhcj48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xNjQwLTU8L3BhZ2VzPjx2b2x1bWU+MTIwPC92b2x1bWU+
PG51bWJlcj4xNjwvbnVtYmVyPjxlZGl0aW9uPjIwMDkvMTAvMDc8L2VkaXRpb24+PGtleXdvcmRz
PjxrZXl3b3JkPipBYmRvbWluYWwgRmF0PC9rZXl3b3JkPjxrZXl3b3JkPkJsb29kIEdsdWNvc2Uv
bWV0YWJvbGlzbTwva2V5d29yZD48a2V5d29yZD5DYXJkaW92YXNjdWxhciBEaXNlYXNlcy9ldGlv
bG9neTwva2V5d29yZD48a2V5d29yZD5DaG9sZXN0ZXJvbCwgSERML2Jsb29kPC9rZXl3b3JkPjxr
ZXl3b3JkPkRpYWJldGVzIE1lbGxpdHVzL2V0aW9sb2d5PC9rZXl3b3JkPjxrZXl3b3JkPkh1bWFu
czwva2V5d29yZD48a2V5d29yZD5IeXBlcnRlbnNpb24vY29tcGxpY2F0aW9uczwva2V5d29yZD48
a2V5d29yZD5JbnN1bGluIFJlc2lzdGFuY2U8L2tleXdvcmQ+PGtleXdvcmQ+TWV0YWJvbGljIFN5
bmRyb21l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TE08L3JlbW90ZS1kYXRhYmFzZS1wcm92aWRlcj48bGFuZ3VhZ2U+ZW5nPC9sYW5ndWFnZT48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</w:fldData>
        </w:fldChar>
      </w:r>
      <w:r w:rsidR="00E16352" w:rsidRPr="00B670FC">
        <w:instrText xml:space="preserve"> ADDIN EN.CITE.DATA </w:instrText>
      </w:r>
      <w:r w:rsidR="00E16352" w:rsidRPr="00B670FC">
        <w:fldChar w:fldCharType="end"/>
      </w:r>
      <w:r w:rsidRPr="00B670FC">
        <w:fldChar w:fldCharType="separate"/>
      </w:r>
      <w:r w:rsidR="00E16352" w:rsidRPr="00B670FC">
        <w:rPr>
          <w:noProof/>
          <w:vertAlign w:val="superscript"/>
        </w:rPr>
        <w:t>1,6</w:t>
      </w:r>
      <w:r w:rsidRPr="00B670FC">
        <w:fldChar w:fldCharType="end"/>
      </w:r>
      <w:r w:rsidR="00C5117C" w:rsidRPr="00B670FC">
        <w:t xml:space="preserve"> </w:t>
      </w:r>
      <w:r w:rsidR="000A7A23" w:rsidRPr="00B670FC">
        <w:t xml:space="preserve">Currently, a single ‘MASLD </w:t>
      </w:r>
      <w:r w:rsidR="00FA329E" w:rsidRPr="00B670FC">
        <w:t xml:space="preserve">risk </w:t>
      </w:r>
      <w:r w:rsidR="000A7A23" w:rsidRPr="00B670FC">
        <w:t xml:space="preserve">model’ exists and patients with MASLD, regardless of the number and type of MetS traits present, are managed the same </w:t>
      </w:r>
      <w:r w:rsidR="003348E8" w:rsidRPr="00B670FC">
        <w:t xml:space="preserve">way </w:t>
      </w:r>
      <w:r w:rsidR="000A7A23" w:rsidRPr="00B670FC">
        <w:t>in a clinical setting despite substantial disease heterogeneity.</w:t>
      </w:r>
      <w:r w:rsidR="00865B8F" w:rsidRPr="00B670FC">
        <w:t xml:space="preserve"> </w:t>
      </w:r>
      <w:r w:rsidR="000A7A23" w:rsidRPr="00B670FC">
        <w:t>To</w:t>
      </w:r>
      <w:r w:rsidR="0019636D" w:rsidRPr="00B670FC">
        <w:t xml:space="preserve"> prompt</w:t>
      </w:r>
      <w:r w:rsidR="000A7A23" w:rsidRPr="00B670FC">
        <w:t xml:space="preserve"> </w:t>
      </w:r>
      <w:r w:rsidR="0019636D" w:rsidRPr="00B670FC">
        <w:t xml:space="preserve">the </w:t>
      </w:r>
      <w:r w:rsidR="000A7A23" w:rsidRPr="00B670FC">
        <w:t>re-evaluation of the single ‘MASLD</w:t>
      </w:r>
      <w:r w:rsidR="00FA329E" w:rsidRPr="00B670FC">
        <w:t xml:space="preserve"> risk </w:t>
      </w:r>
      <w:r w:rsidR="000A7A23" w:rsidRPr="00B670FC">
        <w:t>model’</w:t>
      </w:r>
      <w:r w:rsidR="005F4621" w:rsidRPr="00B670FC">
        <w:t>,</w:t>
      </w:r>
      <w:r w:rsidR="000A7A23" w:rsidRPr="00B670FC">
        <w:t xml:space="preserve"> evidence demonstrating the impact of MASLD severity on the risk of hepatic and extra-hepatic diseases is urgently required. </w:t>
      </w:r>
    </w:p>
    <w:p w14:paraId="0BC26284" w14:textId="2C9AFFEE" w:rsidR="00AD22B9" w:rsidRPr="00B670FC" w:rsidRDefault="0017432A" w:rsidP="00493299">
      <w:pPr>
        <w:spacing w:line="480" w:lineRule="auto"/>
      </w:pPr>
      <w:r w:rsidRPr="00B670FC">
        <w:t xml:space="preserve">Patients with MASLD have a significantly greater risk of developing chronic kidney disease </w:t>
      </w:r>
      <w:r w:rsidR="00493299" w:rsidRPr="00B670FC">
        <w:t>(</w:t>
      </w:r>
      <w:r w:rsidR="00130A97" w:rsidRPr="00B670FC">
        <w:t>CKD</w:t>
      </w:r>
      <w:r w:rsidR="00493299" w:rsidRPr="00B670FC">
        <w:t>)</w:t>
      </w:r>
      <w:r w:rsidR="008B7FCD" w:rsidRPr="00B670FC">
        <w:t>,</w:t>
      </w:r>
      <w:r w:rsidR="00493299" w:rsidRPr="00B670FC">
        <w:t xml:space="preserve"> which is thought to</w:t>
      </w:r>
      <w:r w:rsidR="00130A97" w:rsidRPr="00B670FC">
        <w:t xml:space="preserve"> affect between </w:t>
      </w:r>
      <w:r w:rsidR="0032486F" w:rsidRPr="00B670FC">
        <w:sym w:font="Symbol" w:char="F07E"/>
      </w:r>
      <w:r w:rsidR="00130A97" w:rsidRPr="00B670FC">
        <w:t>20% to 55% of patients with MASLD</w:t>
      </w:r>
      <w:r w:rsidR="00E16352" w:rsidRPr="00B670FC">
        <w:t>.</w:t>
      </w:r>
      <w:r w:rsidR="00493299" w:rsidRPr="00B670FC">
        <w:fldChar w:fldCharType="begin">
          <w:fldData xml:space="preserve">PEVuZE5vdGU+PENpdGU+PEF1dGhvcj5CaWxzb248L0F1dGhvcj48WWVhcj4yMDI0PC9ZZWFyPjxS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</w:fldData>
        </w:fldChar>
      </w:r>
      <w:r w:rsidR="00E16352" w:rsidRPr="00B670FC">
        <w:instrText xml:space="preserve"> ADDIN EN.CITE </w:instrText>
      </w:r>
      <w:r w:rsidR="00E16352" w:rsidRPr="00B670FC">
        <w:fldChar w:fldCharType="begin">
          <w:fldData xml:space="preserve">PEVuZE5vdGU+PENpdGU+PEF1dGhvcj5CaWxzb248L0F1dGhvcj48WWVhcj4yMDI0PC9ZZWFyPjxS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</w:fldData>
        </w:fldChar>
      </w:r>
      <w:r w:rsidR="00E16352" w:rsidRPr="00B670FC">
        <w:instrText xml:space="preserve"> ADDIN EN.CITE.DATA </w:instrText>
      </w:r>
      <w:r w:rsidR="00E16352" w:rsidRPr="00B670FC">
        <w:fldChar w:fldCharType="end"/>
      </w:r>
      <w:r w:rsidR="00493299" w:rsidRPr="00B670FC">
        <w:fldChar w:fldCharType="separate"/>
      </w:r>
      <w:r w:rsidR="00E16352" w:rsidRPr="00B670FC">
        <w:rPr>
          <w:noProof/>
          <w:vertAlign w:val="superscript"/>
        </w:rPr>
        <w:t>7,8</w:t>
      </w:r>
      <w:r w:rsidR="00493299" w:rsidRPr="00B670FC">
        <w:fldChar w:fldCharType="end"/>
      </w:r>
      <w:r w:rsidR="00130A97" w:rsidRPr="00B670FC">
        <w:t xml:space="preserve"> </w:t>
      </w:r>
      <w:r w:rsidR="00493299" w:rsidRPr="00B670FC">
        <w:t xml:space="preserve">CKD </w:t>
      </w:r>
      <w:r w:rsidR="0032486F" w:rsidRPr="00B670FC">
        <w:t xml:space="preserve">also </w:t>
      </w:r>
      <w:r w:rsidR="00493299" w:rsidRPr="00B670FC">
        <w:t>increases the risk of cardiovascular disease</w:t>
      </w:r>
      <w:r w:rsidR="008B7FCD" w:rsidRPr="00B670FC">
        <w:t>,</w:t>
      </w:r>
      <w:r w:rsidR="00493299" w:rsidRPr="00B670FC">
        <w:t xml:space="preserve"> which is the leading cause of death in </w:t>
      </w:r>
      <w:r w:rsidR="00107030" w:rsidRPr="00B670FC">
        <w:t xml:space="preserve">people </w:t>
      </w:r>
      <w:r w:rsidR="00493299" w:rsidRPr="00B670FC">
        <w:t>with both MASLD and CKD</w:t>
      </w:r>
      <w:r w:rsidR="008B7FCD" w:rsidRPr="00B670FC">
        <w:t>,</w:t>
      </w:r>
      <w:r w:rsidR="00493299" w:rsidRPr="00B670FC">
        <w:t xml:space="preserve"> </w:t>
      </w:r>
      <w:r w:rsidR="00130A97" w:rsidRPr="00B670FC">
        <w:t>making CKD an important and prevalent extra-hepatic complication of MASLD</w:t>
      </w:r>
      <w:r w:rsidR="00E16352" w:rsidRPr="00B670FC">
        <w:t>.</w:t>
      </w:r>
      <w:r w:rsidR="00130A97" w:rsidRPr="00B670FC">
        <w:fldChar w:fldCharType="begin">
          <w:fldData xml:space="preserve">PEVuZE5vdGU+PENpdGU+PEF1dGhvcj5CeXJuZTwvQXV0aG9yPjxZZWFyPjIwMjA8L1llYXI+PFJl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3ODUtODAxPC9wYWdlcz48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</w:fldData>
        </w:fldChar>
      </w:r>
      <w:r w:rsidR="00E16352" w:rsidRPr="00B670FC">
        <w:instrText xml:space="preserve"> ADDIN EN.CITE </w:instrText>
      </w:r>
      <w:r w:rsidR="00E16352" w:rsidRPr="00B670FC">
        <w:fldChar w:fldCharType="begin">
          <w:fldData xml:space="preserve">PEVuZE5vdGU+PENpdGU+PEF1dGhvcj5CeXJuZTwvQXV0aG9yPjxZZWFyPjIwMjA8L1llYXI+PFJl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3ODUtODAxPC9wYWdlcz48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</w:fldData>
        </w:fldChar>
      </w:r>
      <w:r w:rsidR="00E16352" w:rsidRPr="00B670FC">
        <w:instrText xml:space="preserve"> ADDIN EN.CITE.DATA </w:instrText>
      </w:r>
      <w:r w:rsidR="00E16352" w:rsidRPr="00B670FC">
        <w:fldChar w:fldCharType="end"/>
      </w:r>
      <w:r w:rsidR="00130A97" w:rsidRPr="00B670FC">
        <w:fldChar w:fldCharType="separate"/>
      </w:r>
      <w:r w:rsidR="00E16352" w:rsidRPr="00B670FC">
        <w:rPr>
          <w:noProof/>
          <w:vertAlign w:val="superscript"/>
        </w:rPr>
        <w:t>7,8</w:t>
      </w:r>
      <w:r w:rsidR="00130A97" w:rsidRPr="00B670FC">
        <w:fldChar w:fldCharType="end"/>
      </w:r>
      <w:r w:rsidR="00130A97" w:rsidRPr="00B670FC">
        <w:t xml:space="preserve"> </w:t>
      </w:r>
      <w:r w:rsidR="001D1A17" w:rsidRPr="00B670FC">
        <w:t xml:space="preserve">Increasing numbers of MetS traits </w:t>
      </w:r>
      <w:r w:rsidR="00107030" w:rsidRPr="00B670FC">
        <w:t xml:space="preserve">adversely </w:t>
      </w:r>
      <w:r w:rsidR="008B7FCD" w:rsidRPr="00B670FC">
        <w:t>affect</w:t>
      </w:r>
      <w:r w:rsidR="001D1A17" w:rsidRPr="00B670FC">
        <w:t xml:space="preserve"> </w:t>
      </w:r>
      <w:r w:rsidR="008B7FCD" w:rsidRPr="00B670FC">
        <w:t xml:space="preserve">the </w:t>
      </w:r>
      <w:r w:rsidR="001D1A17" w:rsidRPr="00B670FC">
        <w:t xml:space="preserve">risk of incident CVD, mortality </w:t>
      </w:r>
      <w:r w:rsidR="000643EF" w:rsidRPr="00B670FC">
        <w:fldChar w:fldCharType="begin"/>
      </w:r>
      <w:r w:rsidR="00E16352" w:rsidRPr="00B670FC">
        <w:instrText xml:space="preserve"> ADDIN EN.CITE &lt;EndNote&gt;&lt;Cite&gt;&lt;Author&gt;Guzder&lt;/Author&gt;&lt;Year&gt;2006&lt;/Year&gt;&lt;RecNum&gt;1603&lt;/RecNum&gt;&lt;DisplayText&gt;&lt;style face="superscript"&gt;9&lt;/style&gt;&lt;/DisplayText&gt;&lt;record&gt;&lt;rec-number&gt;1603&lt;/rec-number&gt;&lt;foreign-keys&gt;&lt;key app="EN" db-id="rv92sxse8xfx2xeta08p9rxqvdzp2z0aer2f" timestamp="1720013773"&gt;1603&lt;/key&gt;&lt;/foreign-keys&gt;&lt;ref-type name="Journal Article"&gt;17&lt;/ref-type&gt;&lt;contributors&gt;&lt;authors&gt;&lt;author&gt;Guzder, R. N.&lt;/author&gt;&lt;author&gt;Gatling, W.&lt;/author&gt;&lt;author&gt;Mullee, M. A.&lt;/author&gt;&lt;author&gt;Byrne, C. D.&lt;/author&gt;&lt;/authors&gt;&lt;/contributors&gt;&lt;auth-address&gt;Poole Diabetes Centre, Poole Hospital NHS Trust, Poole, Dorset, UK.&lt;/auth-address&gt;&lt;titles&gt;&lt;title&gt;Impact of metabolic syndrome criteria on cardiovascular disease risk in people with newly diagnosed type 2 diabetes&lt;/title&gt;&lt;secondary-title&gt;Diabetologia&lt;/secondary-title&gt;&lt;/titles&gt;&lt;periodical&gt;&lt;full-title&gt;Diabetologia&lt;/full-title&gt;&lt;abbr-1&gt;Diabetologia&lt;/abbr-1&gt;&lt;/periodical&gt;&lt;pages&gt;49-55&lt;/pages&gt;&lt;volume&gt;49&lt;/volume&gt;&lt;number&gt;1&lt;/number&gt;&lt;edition&gt;20051210&lt;/edition&gt;&lt;keywords&gt;&lt;keyword&gt;Adult&lt;/keyword&gt;&lt;keyword&gt;Aged&lt;/keyword&gt;&lt;keyword&gt;Blood Glucose/analysis&lt;/keyword&gt;&lt;keyword&gt;Cardiovascular Diseases/*epidemiology&lt;/keyword&gt;&lt;keyword&gt;Cross-Sectional Studies&lt;/keyword&gt;&lt;keyword&gt;Diabetes Mellitus, Type 2/*diagnosis&lt;/keyword&gt;&lt;keyword&gt;Diabetic Angiopathies/*epidemiology&lt;/keyword&gt;&lt;keyword&gt;England/epidemiology&lt;/keyword&gt;&lt;keyword&gt;Family Practice&lt;/keyword&gt;&lt;keyword&gt;Fasting&lt;/keyword&gt;&lt;keyword&gt;Humans&lt;/keyword&gt;&lt;keyword&gt;Metabolic Syndrome/*diagnosis&lt;/keyword&gt;&lt;keyword&gt;Middle Aged&lt;/keyword&gt;&lt;keyword&gt;Prevalence&lt;/keyword&gt;&lt;keyword&gt;Regression Analysis&lt;/keyword&gt;&lt;keyword&gt;Time Factors&lt;/keyword&gt;&lt;keyword&gt;Triglycerides/blood&lt;/keyword&gt;&lt;/keywords&gt;&lt;dates&gt;&lt;year&gt;2006&lt;/year&gt;&lt;pub-dates&gt;&lt;date&gt;Jan&lt;/date&gt;&lt;/pub-dates&gt;&lt;/dates&gt;&lt;isbn&gt;0012-186X (Print)&amp;#xD;0012-186x&lt;/isbn&gt;&lt;accession-num&gt;16341841&lt;/accession-num&gt;&lt;urls&gt;&lt;/urls&gt;&lt;electronic-resource-num&gt;10.1007/s00125-005-0063-9&lt;/electronic-resource-num&gt;&lt;remote-database-provider&gt;NLM&lt;/remote-database-provider&gt;&lt;language&gt;eng&lt;/language&gt;&lt;/record&gt;&lt;/Cite&gt;&lt;/EndNote&gt;</w:instrText>
      </w:r>
      <w:r w:rsidR="000643EF" w:rsidRPr="00B670FC">
        <w:fldChar w:fldCharType="separate"/>
      </w:r>
      <w:r w:rsidR="00E16352" w:rsidRPr="00B670FC">
        <w:rPr>
          <w:noProof/>
          <w:vertAlign w:val="superscript"/>
        </w:rPr>
        <w:t>9</w:t>
      </w:r>
      <w:r w:rsidR="000643EF" w:rsidRPr="00B670FC">
        <w:fldChar w:fldCharType="end"/>
      </w:r>
      <w:r w:rsidR="000643EF" w:rsidRPr="00B670FC">
        <w:t xml:space="preserve"> </w:t>
      </w:r>
      <w:r w:rsidR="001D1A17" w:rsidRPr="00B670FC">
        <w:t>and major adverse liver</w:t>
      </w:r>
      <w:r w:rsidR="008B7FCD" w:rsidRPr="00B670FC">
        <w:t>-related</w:t>
      </w:r>
      <w:r w:rsidR="001D1A17" w:rsidRPr="00B670FC">
        <w:t xml:space="preserve"> outcomes</w:t>
      </w:r>
      <w:r w:rsidR="00E16352" w:rsidRPr="00B670FC">
        <w:t>.</w:t>
      </w:r>
      <w:r w:rsidR="000643EF" w:rsidRPr="00B670FC">
        <w:fldChar w:fldCharType="begin">
          <w:fldData xml:space="preserve">PEVuZE5vdGU+PENpdGU+PEF1dGhvcj5TaGFuZzwvQXV0aG9yPjxZZWFyPjIwMjQ8L1llYXI+PFJl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==
</w:fldData>
        </w:fldChar>
      </w:r>
      <w:r w:rsidR="00E16352" w:rsidRPr="00B670FC">
        <w:instrText xml:space="preserve"> ADDIN EN.CITE </w:instrText>
      </w:r>
      <w:r w:rsidR="00E16352" w:rsidRPr="00B670FC">
        <w:fldChar w:fldCharType="begin">
          <w:fldData xml:space="preserve">PEVuZE5vdGU+PENpdGU+PEF1dGhvcj5TaGFuZzwvQXV0aG9yPjxZZWFyPjIwMjQ8L1llYXI+PFJl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==
</w:fldData>
        </w:fldChar>
      </w:r>
      <w:r w:rsidR="00E16352" w:rsidRPr="00B670FC">
        <w:instrText xml:space="preserve"> ADDIN EN.CITE.DATA </w:instrText>
      </w:r>
      <w:r w:rsidR="00E16352" w:rsidRPr="00B670FC">
        <w:fldChar w:fldCharType="end"/>
      </w:r>
      <w:r w:rsidR="000643EF" w:rsidRPr="00B670FC">
        <w:fldChar w:fldCharType="separate"/>
      </w:r>
      <w:r w:rsidR="00E16352" w:rsidRPr="00B670FC">
        <w:rPr>
          <w:noProof/>
          <w:vertAlign w:val="superscript"/>
        </w:rPr>
        <w:t>10</w:t>
      </w:r>
      <w:r w:rsidR="000643EF" w:rsidRPr="00B670FC">
        <w:fldChar w:fldCharType="end"/>
      </w:r>
      <w:r w:rsidR="001D1A17" w:rsidRPr="00B670FC">
        <w:t xml:space="preserve"> </w:t>
      </w:r>
      <w:r w:rsidR="003938BB" w:rsidRPr="00B670FC">
        <w:t>However, the impact of MASLD severity</w:t>
      </w:r>
      <w:r w:rsidR="00445787" w:rsidRPr="00B670FC">
        <w:t>, determined by the degree of metabolic dysfunction,</w:t>
      </w:r>
      <w:r w:rsidR="003938BB" w:rsidRPr="00B670FC">
        <w:t xml:space="preserve"> on the risk of CKD and incident end-stage renal disease</w:t>
      </w:r>
      <w:r w:rsidR="00107030" w:rsidRPr="00B670FC">
        <w:t xml:space="preserve"> (ESRD)</w:t>
      </w:r>
      <w:r w:rsidR="003938BB" w:rsidRPr="00B670FC">
        <w:t xml:space="preserve"> is currently unknown</w:t>
      </w:r>
      <w:r w:rsidR="008B7FCD" w:rsidRPr="00B670FC">
        <w:t>,</w:t>
      </w:r>
      <w:r w:rsidR="003938BB" w:rsidRPr="00B670FC">
        <w:t xml:space="preserve"> and </w:t>
      </w:r>
      <w:r w:rsidR="00FC280C" w:rsidRPr="00B670FC">
        <w:t xml:space="preserve">exploration of this </w:t>
      </w:r>
      <w:r w:rsidR="0032486F" w:rsidRPr="00B670FC">
        <w:t xml:space="preserve">is of clinical relevance because it </w:t>
      </w:r>
      <w:r w:rsidR="003938BB" w:rsidRPr="00B670FC">
        <w:t xml:space="preserve">may facilitate the identification of </w:t>
      </w:r>
      <w:r w:rsidR="008B7FCD" w:rsidRPr="00B670FC">
        <w:t>high-risk</w:t>
      </w:r>
      <w:r w:rsidR="003938BB" w:rsidRPr="00B670FC">
        <w:t xml:space="preserve"> MASLD </w:t>
      </w:r>
      <w:r w:rsidR="004F473E" w:rsidRPr="00B670FC">
        <w:t xml:space="preserve">patient </w:t>
      </w:r>
      <w:r w:rsidR="003938BB" w:rsidRPr="00B670FC">
        <w:t>subgroups for targeted</w:t>
      </w:r>
      <w:r w:rsidR="00FC280C" w:rsidRPr="00B670FC">
        <w:t xml:space="preserve"> CKD</w:t>
      </w:r>
      <w:r w:rsidR="003938BB" w:rsidRPr="00B670FC">
        <w:t xml:space="preserve"> screening and intervention</w:t>
      </w:r>
      <w:r w:rsidR="00FC280C" w:rsidRPr="00B670FC">
        <w:t xml:space="preserve"> strategies</w:t>
      </w:r>
      <w:r w:rsidR="003938BB" w:rsidRPr="00B670FC">
        <w:t>.</w:t>
      </w:r>
    </w:p>
    <w:p w14:paraId="1F255FE1" w14:textId="16D9795A" w:rsidR="002A76E6" w:rsidRPr="00B670FC" w:rsidRDefault="00AD22B9" w:rsidP="00206875">
      <w:pPr>
        <w:spacing w:line="480" w:lineRule="auto"/>
      </w:pPr>
      <w:r w:rsidRPr="00B670FC">
        <w:t>T</w:t>
      </w:r>
      <w:r w:rsidR="00E90B2D" w:rsidRPr="00B670FC">
        <w:t>herefore</w:t>
      </w:r>
      <w:r w:rsidR="00107030" w:rsidRPr="00B670FC">
        <w:t>,</w:t>
      </w:r>
      <w:r w:rsidR="00E90B2D" w:rsidRPr="00B670FC">
        <w:t xml:space="preserve"> </w:t>
      </w:r>
      <w:r w:rsidRPr="00B670FC">
        <w:t xml:space="preserve">we </w:t>
      </w:r>
      <w:r w:rsidR="00E90B2D" w:rsidRPr="00B670FC">
        <w:t>aimed to determine whether and to what extent the presence of specific and accumulating MetS</w:t>
      </w:r>
      <w:r w:rsidR="0061467D" w:rsidRPr="00B670FC">
        <w:t xml:space="preserve"> traits</w:t>
      </w:r>
      <w:r w:rsidR="00865B8F" w:rsidRPr="00B670FC">
        <w:t xml:space="preserve"> and </w:t>
      </w:r>
      <w:r w:rsidR="0032486F" w:rsidRPr="00B670FC">
        <w:t xml:space="preserve">advanced </w:t>
      </w:r>
      <w:r w:rsidR="00E90B2D" w:rsidRPr="00B670FC">
        <w:t>liver fibrosis</w:t>
      </w:r>
      <w:r w:rsidR="009D7FEB" w:rsidRPr="00B670FC">
        <w:t xml:space="preserve"> (a</w:t>
      </w:r>
      <w:r w:rsidR="004F473E" w:rsidRPr="00B670FC">
        <w:t xml:space="preserve">s </w:t>
      </w:r>
      <w:r w:rsidR="0032486F" w:rsidRPr="00B670FC">
        <w:t xml:space="preserve">non-invasively </w:t>
      </w:r>
      <w:r w:rsidR="004F473E" w:rsidRPr="00B670FC">
        <w:t>a</w:t>
      </w:r>
      <w:r w:rsidR="009D7FEB" w:rsidRPr="00B670FC">
        <w:t xml:space="preserve">ssessed by FIB-4 </w:t>
      </w:r>
      <w:r w:rsidR="0032486F" w:rsidRPr="00B670FC">
        <w:t>index</w:t>
      </w:r>
      <w:r w:rsidR="009D7FEB" w:rsidRPr="00B670FC">
        <w:t>)</w:t>
      </w:r>
      <w:r w:rsidR="00E511C5" w:rsidRPr="00B670FC">
        <w:t xml:space="preserve"> </w:t>
      </w:r>
      <w:r w:rsidR="008B7FCD" w:rsidRPr="00B670FC">
        <w:t>affected</w:t>
      </w:r>
      <w:r w:rsidR="00E90B2D" w:rsidRPr="00B670FC">
        <w:t xml:space="preserve"> the risk of </w:t>
      </w:r>
      <w:r w:rsidR="00E04623" w:rsidRPr="00B670FC">
        <w:t xml:space="preserve">prevalent </w:t>
      </w:r>
      <w:r w:rsidR="00E90B2D" w:rsidRPr="00B670FC">
        <w:t>CKD and</w:t>
      </w:r>
      <w:r w:rsidR="00E04623" w:rsidRPr="00B670FC">
        <w:t xml:space="preserve"> </w:t>
      </w:r>
      <w:r w:rsidR="00E90B2D" w:rsidRPr="00B670FC">
        <w:t>incident ESRD in people with and without SLD.</w:t>
      </w:r>
    </w:p>
    <w:p w14:paraId="68B854F2" w14:textId="77777777" w:rsidR="008419BA" w:rsidRPr="00B670FC" w:rsidRDefault="008419BA" w:rsidP="00206875">
      <w:pPr>
        <w:spacing w:line="480" w:lineRule="auto"/>
        <w:rPr>
          <w:b/>
          <w:bCs/>
        </w:rPr>
      </w:pPr>
    </w:p>
    <w:p w14:paraId="11E946E9" w14:textId="692940F8" w:rsidR="00C4330A" w:rsidRPr="00B670FC" w:rsidRDefault="00C4330A" w:rsidP="00C4330A">
      <w:pPr>
        <w:rPr>
          <w:b/>
          <w:bCs/>
          <w:sz w:val="28"/>
          <w:szCs w:val="28"/>
        </w:rPr>
      </w:pPr>
      <w:r w:rsidRPr="00B670FC">
        <w:rPr>
          <w:b/>
          <w:bCs/>
          <w:sz w:val="28"/>
          <w:szCs w:val="28"/>
        </w:rPr>
        <w:lastRenderedPageBreak/>
        <w:t>Methods</w:t>
      </w:r>
    </w:p>
    <w:p w14:paraId="3D5210FE" w14:textId="77777777" w:rsidR="00C4330A" w:rsidRPr="00B670FC" w:rsidRDefault="00C4330A" w:rsidP="00C4330A">
      <w:pPr>
        <w:rPr>
          <w:b/>
          <w:bCs/>
        </w:rPr>
      </w:pPr>
      <w:r w:rsidRPr="00B670FC">
        <w:rPr>
          <w:b/>
          <w:bCs/>
        </w:rPr>
        <w:t xml:space="preserve">Study </w:t>
      </w:r>
      <w:proofErr w:type="gramStart"/>
      <w:r w:rsidRPr="00B670FC">
        <w:rPr>
          <w:b/>
          <w:bCs/>
        </w:rPr>
        <w:t>population</w:t>
      </w:r>
      <w:proofErr w:type="gramEnd"/>
    </w:p>
    <w:p w14:paraId="1062AA88" w14:textId="135778B8" w:rsidR="00C4330A" w:rsidRPr="00B670FC" w:rsidRDefault="00C4330A" w:rsidP="00C4330A">
      <w:pPr>
        <w:spacing w:line="480" w:lineRule="auto"/>
      </w:pPr>
      <w:r w:rsidRPr="00B670FC">
        <w:t xml:space="preserve">The UK Biobank (UKBB) is a national prospective cohort study </w:t>
      </w:r>
      <w:r w:rsidR="005F4621" w:rsidRPr="00B670FC">
        <w:t>aimed at improving</w:t>
      </w:r>
      <w:r w:rsidRPr="00B670FC">
        <w:t xml:space="preserve"> disease prevention (http://www.ukbiobank.ac.uk/about-biobank-uk). Over 500,000 individuals aged 40–69</w:t>
      </w:r>
      <w:r w:rsidR="007C0549" w:rsidRPr="00B670FC">
        <w:t xml:space="preserve"> years</w:t>
      </w:r>
      <w:r w:rsidRPr="00B670FC">
        <w:t xml:space="preserve"> agreed to participate and were recruited between 2006 and 2010</w:t>
      </w:r>
      <w:r w:rsidR="005F4621" w:rsidRPr="00B670FC">
        <w:t>; details</w:t>
      </w:r>
      <w:r w:rsidR="006830BF" w:rsidRPr="00B670FC">
        <w:t xml:space="preserve"> o</w:t>
      </w:r>
      <w:r w:rsidR="00AD22B9" w:rsidRPr="00B670FC">
        <w:t>f</w:t>
      </w:r>
      <w:r w:rsidR="006830BF" w:rsidRPr="00B670FC">
        <w:t xml:space="preserve"> participant assessment and follow</w:t>
      </w:r>
      <w:r w:rsidR="005C1862" w:rsidRPr="00B670FC">
        <w:t>-</w:t>
      </w:r>
      <w:r w:rsidR="006830BF" w:rsidRPr="00B670FC">
        <w:t>up</w:t>
      </w:r>
      <w:r w:rsidRPr="00B670FC">
        <w:t xml:space="preserve"> </w:t>
      </w:r>
      <w:r w:rsidR="006830BF" w:rsidRPr="00B670FC">
        <w:t>can be found in the supplementary material</w:t>
      </w:r>
      <w:r w:rsidR="0019440E" w:rsidRPr="00B670FC">
        <w:t xml:space="preserve">. </w:t>
      </w:r>
      <w:r w:rsidRPr="00B670FC">
        <w:t xml:space="preserve">At the time of analysis, mortality and hospital admission data were available </w:t>
      </w:r>
      <w:r w:rsidR="00AD22B9" w:rsidRPr="00B670FC">
        <w:t xml:space="preserve">to </w:t>
      </w:r>
      <w:r w:rsidRPr="00B670FC">
        <w:t>January 2023. Ethical approval for the UKBB study was granted by the Northwest Multi-Centre Research Ethics Committee (06/MRE08/65).</w:t>
      </w:r>
    </w:p>
    <w:p w14:paraId="37E8E718" w14:textId="139CF84F" w:rsidR="00041BAA" w:rsidRPr="00B670FC" w:rsidRDefault="00041BAA" w:rsidP="00C4330A">
      <w:pPr>
        <w:spacing w:line="480" w:lineRule="auto"/>
        <w:rPr>
          <w:b/>
          <w:bCs/>
        </w:rPr>
      </w:pPr>
      <w:r w:rsidRPr="00B670FC">
        <w:rPr>
          <w:b/>
          <w:bCs/>
        </w:rPr>
        <w:t>Inclusion and exclusion criteria</w:t>
      </w:r>
    </w:p>
    <w:p w14:paraId="031F2E0D" w14:textId="1AF11CE1" w:rsidR="00721EF3" w:rsidRPr="00B670FC" w:rsidRDefault="00BA3359" w:rsidP="000643EF">
      <w:pPr>
        <w:spacing w:line="480" w:lineRule="auto"/>
      </w:pPr>
      <w:r w:rsidRPr="00B670FC">
        <w:t>A</w:t>
      </w:r>
      <w:r w:rsidR="00041BAA" w:rsidRPr="00B670FC">
        <w:t xml:space="preserve">ll </w:t>
      </w:r>
      <w:r w:rsidR="00107030" w:rsidRPr="00B670FC">
        <w:t>UKBB</w:t>
      </w:r>
      <w:r w:rsidR="00041BAA" w:rsidRPr="00B670FC">
        <w:t xml:space="preserve"> participants were initially included.</w:t>
      </w:r>
      <w:r w:rsidR="000339AE" w:rsidRPr="00B670FC">
        <w:t xml:space="preserve"> Details of our study design can be found in the supplementary material</w:t>
      </w:r>
      <w:r w:rsidR="005F4621" w:rsidRPr="00B670FC">
        <w:t>,</w:t>
      </w:r>
      <w:r w:rsidR="000339AE" w:rsidRPr="00B670FC">
        <w:t xml:space="preserve"> and a study flow chart is shown in </w:t>
      </w:r>
      <w:r w:rsidR="000339AE" w:rsidRPr="00B670FC">
        <w:rPr>
          <w:b/>
        </w:rPr>
        <w:t>Figure 1</w:t>
      </w:r>
      <w:r w:rsidR="000339AE" w:rsidRPr="00B670FC">
        <w:t xml:space="preserve">. </w:t>
      </w:r>
      <w:r w:rsidR="00041BAA" w:rsidRPr="00B670FC">
        <w:t xml:space="preserve"> </w:t>
      </w:r>
      <w:r w:rsidR="00721EF3" w:rsidRPr="00B670FC">
        <w:t>Participants with evidence of non-SLD causes of liver disease, recipients of liver transplants, evidence of excess alcohol consumption</w:t>
      </w:r>
      <w:r w:rsidR="00571271" w:rsidRPr="00B670FC">
        <w:t>/alcohol dependency</w:t>
      </w:r>
      <w:r w:rsidR="00721EF3" w:rsidRPr="00B670FC">
        <w:t xml:space="preserve"> or intrinsic causes of kidney disease were excluded (</w:t>
      </w:r>
      <w:r w:rsidR="00571271" w:rsidRPr="00B670FC">
        <w:rPr>
          <w:b/>
          <w:bCs/>
        </w:rPr>
        <w:t>Supplementary M</w:t>
      </w:r>
      <w:r w:rsidR="002D5752" w:rsidRPr="00B670FC">
        <w:rPr>
          <w:b/>
          <w:bCs/>
        </w:rPr>
        <w:t>ethods</w:t>
      </w:r>
      <w:r w:rsidR="00721EF3" w:rsidRPr="00B670FC">
        <w:t xml:space="preserve">). Participants for whom there were insufficient data to identify MetS traits or </w:t>
      </w:r>
      <w:r w:rsidR="007A12BB" w:rsidRPr="00B670FC">
        <w:t>hepatic steatosis index (</w:t>
      </w:r>
      <w:r w:rsidR="00721EF3" w:rsidRPr="00B670FC">
        <w:t>HSI</w:t>
      </w:r>
      <w:r w:rsidR="007A12BB" w:rsidRPr="00B670FC">
        <w:t>)</w:t>
      </w:r>
      <w:r w:rsidR="00721EF3" w:rsidRPr="00B670FC">
        <w:t xml:space="preserve"> and </w:t>
      </w:r>
      <w:r w:rsidR="007A12BB" w:rsidRPr="00B670FC">
        <w:t>Fibrosis-4 (</w:t>
      </w:r>
      <w:r w:rsidR="00721EF3" w:rsidRPr="00B670FC">
        <w:t>FIB-4</w:t>
      </w:r>
      <w:r w:rsidR="007A12BB" w:rsidRPr="00B670FC">
        <w:t>)</w:t>
      </w:r>
      <w:r w:rsidR="00721EF3" w:rsidRPr="00B670FC">
        <w:t xml:space="preserve"> were also excluded.</w:t>
      </w:r>
    </w:p>
    <w:p w14:paraId="3434D71C" w14:textId="05B734C9" w:rsidR="00C4330A" w:rsidRPr="00B670FC" w:rsidRDefault="00DA7594" w:rsidP="00C4330A">
      <w:pPr>
        <w:rPr>
          <w:b/>
          <w:bCs/>
        </w:rPr>
      </w:pPr>
      <w:r w:rsidRPr="00B670FC">
        <w:rPr>
          <w:b/>
          <w:bCs/>
        </w:rPr>
        <w:t>Ascertainment of exposure</w:t>
      </w:r>
    </w:p>
    <w:p w14:paraId="2C3BFB0D" w14:textId="341C3578" w:rsidR="00AD31AB" w:rsidRPr="00B670FC" w:rsidRDefault="00445787" w:rsidP="00BA38B1">
      <w:pPr>
        <w:spacing w:line="480" w:lineRule="auto"/>
      </w:pPr>
      <w:r w:rsidRPr="00B670FC">
        <w:rPr>
          <w:b/>
          <w:bCs/>
          <w:i/>
          <w:iCs/>
        </w:rPr>
        <w:t>Liver steatosis</w:t>
      </w:r>
      <w:r w:rsidRPr="00B670FC">
        <w:t xml:space="preserve">: </w:t>
      </w:r>
      <w:r w:rsidR="00BA3359" w:rsidRPr="00B670FC">
        <w:t xml:space="preserve">SLD </w:t>
      </w:r>
      <w:r w:rsidR="0025247A" w:rsidRPr="00B670FC">
        <w:t xml:space="preserve">was </w:t>
      </w:r>
      <w:r w:rsidRPr="00B670FC">
        <w:t xml:space="preserve">determined </w:t>
      </w:r>
      <w:r w:rsidR="0025247A" w:rsidRPr="00B670FC">
        <w:t xml:space="preserve">using </w:t>
      </w:r>
      <w:r w:rsidRPr="00B670FC">
        <w:t xml:space="preserve">either </w:t>
      </w:r>
      <w:r w:rsidR="0025247A" w:rsidRPr="00B670FC">
        <w:t>ICD9/ICD10 codes</w:t>
      </w:r>
      <w:r w:rsidR="00E468E6" w:rsidRPr="00B670FC">
        <w:t xml:space="preserve"> (</w:t>
      </w:r>
      <w:r w:rsidR="00E468E6" w:rsidRPr="00B670FC">
        <w:rPr>
          <w:b/>
        </w:rPr>
        <w:t xml:space="preserve">Supplementary </w:t>
      </w:r>
      <w:r w:rsidR="002D5752" w:rsidRPr="00B670FC">
        <w:rPr>
          <w:b/>
        </w:rPr>
        <w:t>Methods</w:t>
      </w:r>
      <w:r w:rsidR="00E468E6" w:rsidRPr="00B670FC">
        <w:t>)</w:t>
      </w:r>
      <w:r w:rsidR="0025247A" w:rsidRPr="00B670FC">
        <w:t xml:space="preserve"> </w:t>
      </w:r>
      <w:r w:rsidRPr="00B670FC">
        <w:t xml:space="preserve">or </w:t>
      </w:r>
      <w:r w:rsidR="0025247A" w:rsidRPr="00B670FC">
        <w:t>a</w:t>
      </w:r>
      <w:r w:rsidR="00FC280C" w:rsidRPr="00B670FC">
        <w:t>n</w:t>
      </w:r>
      <w:r w:rsidR="0025247A" w:rsidRPr="00B670FC">
        <w:t xml:space="preserve"> HSI of &gt;36. Using these thresholds, the HSI has been shown to rule out SLD with a sensitivity of 93.1% </w:t>
      </w:r>
      <w:r w:rsidR="00AD31AB" w:rsidRPr="00B670FC">
        <w:t>and</w:t>
      </w:r>
      <w:r w:rsidR="0025247A" w:rsidRPr="00B670FC">
        <w:t xml:space="preserve"> detect SLD with a specificity of 92.4%</w:t>
      </w:r>
      <w:r w:rsidR="00E16352" w:rsidRPr="00B670FC">
        <w:t>.</w:t>
      </w:r>
      <w:r w:rsidR="0025247A" w:rsidRPr="00B670FC">
        <w:fldChar w:fldCharType="begin">
          <w:fldData xml:space="preserve">PEVuZE5vdGU+PENpdGU+PEF1dGhvcj5MZWU8L0F1dGhvcj48WWVhcj4yMDEwPC9ZZWFyPjxSZWNO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</w:fldData>
        </w:fldChar>
      </w:r>
      <w:r w:rsidR="008419BA" w:rsidRPr="00B670FC">
        <w:instrText xml:space="preserve"> ADDIN EN.CITE </w:instrText>
      </w:r>
      <w:r w:rsidR="008419BA" w:rsidRPr="00B670FC">
        <w:fldChar w:fldCharType="begin">
          <w:fldData xml:space="preserve">PEVuZE5vdGU+PENpdGU+PEF1dGhvcj5MZWU8L0F1dGhvcj48WWVhcj4yMDEwPC9ZZWFyPjxSZWNO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</w:fldData>
        </w:fldChar>
      </w:r>
      <w:r w:rsidR="008419BA" w:rsidRPr="00B670FC">
        <w:instrText xml:space="preserve"> ADDIN EN.CITE.DATA </w:instrText>
      </w:r>
      <w:r w:rsidR="008419BA" w:rsidRPr="00B670FC">
        <w:fldChar w:fldCharType="end"/>
      </w:r>
      <w:r w:rsidR="0025247A" w:rsidRPr="00B670FC">
        <w:fldChar w:fldCharType="separate"/>
      </w:r>
      <w:r w:rsidR="008419BA" w:rsidRPr="00B670FC">
        <w:rPr>
          <w:noProof/>
          <w:vertAlign w:val="superscript"/>
        </w:rPr>
        <w:t>11</w:t>
      </w:r>
      <w:r w:rsidR="0025247A" w:rsidRPr="00B670FC">
        <w:fldChar w:fldCharType="end"/>
      </w:r>
      <w:r w:rsidR="00D2223C" w:rsidRPr="00B670FC">
        <w:t xml:space="preserve"> In a subgroup (n=18,857), SLD was also identified using </w:t>
      </w:r>
      <w:r w:rsidR="00AD31AB" w:rsidRPr="00B670FC">
        <w:t>magnetic resonance imaging (</w:t>
      </w:r>
      <w:r w:rsidR="008F36BC" w:rsidRPr="00B670FC">
        <w:t>MRI</w:t>
      </w:r>
      <w:r w:rsidR="00AD31AB" w:rsidRPr="00B670FC">
        <w:t>)</w:t>
      </w:r>
      <w:r w:rsidR="008F36BC" w:rsidRPr="00B670FC">
        <w:t xml:space="preserve"> </w:t>
      </w:r>
      <w:r w:rsidR="00AD31AB" w:rsidRPr="00B670FC">
        <w:t>proton density fat fraction (</w:t>
      </w:r>
      <w:r w:rsidR="008F36BC" w:rsidRPr="00B670FC">
        <w:t>PDFF</w:t>
      </w:r>
      <w:r w:rsidR="00AD31AB" w:rsidRPr="00B670FC">
        <w:t>)</w:t>
      </w:r>
      <w:r w:rsidR="008F36BC" w:rsidRPr="00B670FC">
        <w:t xml:space="preserve"> data </w:t>
      </w:r>
      <w:r w:rsidR="00AD31AB" w:rsidRPr="00B670FC">
        <w:t>(</w:t>
      </w:r>
      <w:r w:rsidR="00AD31AB" w:rsidRPr="00B670FC">
        <w:rPr>
          <w:bCs/>
        </w:rPr>
        <w:t>≥5.56% for SLD)</w:t>
      </w:r>
      <w:r w:rsidR="008F36BC" w:rsidRPr="00B670FC">
        <w:t>.</w:t>
      </w:r>
      <w:r w:rsidR="00AD31AB" w:rsidRPr="00B670FC">
        <w:t xml:space="preserve"> </w:t>
      </w:r>
    </w:p>
    <w:p w14:paraId="75560365" w14:textId="0F894B35" w:rsidR="004C4684" w:rsidRPr="00B670FC" w:rsidRDefault="00AD31AB" w:rsidP="00C4330A">
      <w:pPr>
        <w:spacing w:line="480" w:lineRule="auto"/>
      </w:pPr>
      <w:r w:rsidRPr="00B670FC">
        <w:rPr>
          <w:b/>
          <w:bCs/>
          <w:i/>
          <w:iCs/>
        </w:rPr>
        <w:t xml:space="preserve">Metabolic traits </w:t>
      </w:r>
      <w:r w:rsidR="00DA7594" w:rsidRPr="00B670FC">
        <w:t>Metabolic syndrome (</w:t>
      </w:r>
      <w:r w:rsidR="00266F71" w:rsidRPr="00B670FC">
        <w:t>MetS</w:t>
      </w:r>
      <w:r w:rsidR="00DA7594" w:rsidRPr="00B670FC">
        <w:t>)</w:t>
      </w:r>
      <w:r w:rsidR="00266F71" w:rsidRPr="00B670FC">
        <w:t xml:space="preserve"> traits were defined according to criteria published in 2009 by Alberti and colleagues</w:t>
      </w:r>
      <w:r w:rsidR="00E16352" w:rsidRPr="00B670FC">
        <w:t>,</w:t>
      </w:r>
      <w:r w:rsidR="00266F71" w:rsidRPr="00B670FC">
        <w:fldChar w:fldCharType="begin">
          <w:fldData xml:space="preserve">PEVuZE5vdGU+PENpdGU+PEF1dGhvcj5BbGJlcnRpPC9BdXRob3I+PFllYXI+MjAwOTwvWWVhcj48
UmVjTnVtPjU5OTwvUmVjTnVtPjxEaXNwbGF5VGV4dD48c3R5bGUgZmFjZT0ic3VwZXJzY3JpcHQi
PjY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00E16352" w:rsidRPr="00B670FC">
        <w:instrText xml:space="preserve"> ADDIN EN.CITE </w:instrText>
      </w:r>
      <w:r w:rsidR="00E16352" w:rsidRPr="00B670FC">
        <w:fldChar w:fldCharType="begin">
          <w:fldData xml:space="preserve">PEVuZE5vdGU+PENpdGU+PEF1dGhvcj5BbGJlcnRpPC9BdXRob3I+PFllYXI+MjAwOTwvWWVhcj48
UmVjTnVtPjU5OTwvUmVjTnVtPjxEaXNwbGF5VGV4dD48c3R5bGUgZmFjZT0ic3VwZXJzY3JpcHQi
PjY8L3N0eWxlPjwvRGlzcGxheVRleHQ+PHJlY29yZD48cmVjLW51bWJlcj41OTk8L3JlYy1udW1i
ZXI+PGZvcmVpZ24ta2V5cz48a2V5IGFwcD0iRU4iIGRiLWlkPSJydjkyc3hzZTh4ZngyeGV0YTA4
cDlyeHF2ZHpwMnowYWVyMmYiIHRpbWVzdGFtcD0iMTYwNTEyMDk1NyI+NTk5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9ibG9vZC8qZGlhZ25vc2lzL2V0aW9sb2d5PC9rZXl3b3JkPjxrZXl3b3JkPk9iZXNpdHkv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</w:fldData>
        </w:fldChar>
      </w:r>
      <w:r w:rsidR="00E16352" w:rsidRPr="00B670FC">
        <w:instrText xml:space="preserve"> ADDIN EN.CITE.DATA </w:instrText>
      </w:r>
      <w:r w:rsidR="00E16352" w:rsidRPr="00B670FC">
        <w:fldChar w:fldCharType="end"/>
      </w:r>
      <w:r w:rsidR="00266F71" w:rsidRPr="00B670FC">
        <w:fldChar w:fldCharType="separate"/>
      </w:r>
      <w:r w:rsidR="00E16352" w:rsidRPr="00B670FC">
        <w:rPr>
          <w:noProof/>
          <w:vertAlign w:val="superscript"/>
        </w:rPr>
        <w:t>6</w:t>
      </w:r>
      <w:r w:rsidR="00266F71" w:rsidRPr="00B670FC">
        <w:fldChar w:fldCharType="end"/>
      </w:r>
      <w:r w:rsidR="008B7FCD" w:rsidRPr="00B670FC">
        <w:t xml:space="preserve"> </w:t>
      </w:r>
      <w:r w:rsidRPr="00B670FC">
        <w:t xml:space="preserve">and </w:t>
      </w:r>
      <w:r w:rsidR="001F2136" w:rsidRPr="00B670FC">
        <w:t>the recent multi</w:t>
      </w:r>
      <w:r w:rsidR="00C4259B" w:rsidRPr="00B670FC">
        <w:t>-</w:t>
      </w:r>
      <w:r w:rsidR="001F2136" w:rsidRPr="00B670FC">
        <w:t xml:space="preserve">society Delphi consensus statement on </w:t>
      </w:r>
      <w:r w:rsidRPr="00B670FC">
        <w:t xml:space="preserve">MASLD </w:t>
      </w:r>
      <w:r w:rsidR="001F2136" w:rsidRPr="00B670FC">
        <w:t>nomenclature</w:t>
      </w:r>
      <w:r w:rsidR="00E16352" w:rsidRPr="00B670FC">
        <w:t xml:space="preserve"> (</w:t>
      </w:r>
      <w:r w:rsidR="00E16352" w:rsidRPr="00B670FC">
        <w:rPr>
          <w:b/>
          <w:bCs/>
        </w:rPr>
        <w:t xml:space="preserve">Supplementary </w:t>
      </w:r>
      <w:r w:rsidR="002D5752" w:rsidRPr="00B670FC">
        <w:rPr>
          <w:b/>
          <w:bCs/>
        </w:rPr>
        <w:t>Methods</w:t>
      </w:r>
      <w:r w:rsidR="00E16352" w:rsidRPr="00B670FC">
        <w:t>).</w:t>
      </w:r>
      <w:r w:rsidR="001F2136" w:rsidRPr="00B670FC">
        <w:fldChar w:fldCharType="begin">
          <w:fldData xml:space="preserve">PEVuZE5vdGU+PENpdGU+PEF1dGhvcj5SaW5lbGxhPC9BdXRob3I+PFllYXI+MjAyMzwvWWVhcj48
UmVjTnVtPjEzMzA8L1JlY051bT48RGlzcGxheVRleHQ+PHN0eWxlIGZhY2U9InN1cGVyc2NyaXB0
Ij4x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00E16352" w:rsidRPr="00B670FC">
        <w:instrText xml:space="preserve"> ADDIN EN.CITE </w:instrText>
      </w:r>
      <w:r w:rsidR="00E16352" w:rsidRPr="00B670FC">
        <w:fldChar w:fldCharType="begin">
          <w:fldData xml:space="preserve">PEVuZE5vdGU+PENpdGU+PEF1dGhvcj5SaW5lbGxhPC9BdXRob3I+PFllYXI+MjAyMzwvWWVhcj48
UmVjTnVtPjEzMzA8L1JlY051bT48RGlzcGxheVRleHQ+PHN0eWxlIGZhY2U9InN1cGVyc2NyaXB0
Ij4x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00E16352" w:rsidRPr="00B670FC">
        <w:instrText xml:space="preserve"> ADDIN EN.CITE.DATA </w:instrText>
      </w:r>
      <w:r w:rsidR="00E16352" w:rsidRPr="00B670FC">
        <w:fldChar w:fldCharType="end"/>
      </w:r>
      <w:r w:rsidR="001F2136" w:rsidRPr="00B670FC">
        <w:fldChar w:fldCharType="separate"/>
      </w:r>
      <w:r w:rsidR="00E16352" w:rsidRPr="00B670FC">
        <w:rPr>
          <w:noProof/>
          <w:vertAlign w:val="superscript"/>
        </w:rPr>
        <w:t>1</w:t>
      </w:r>
      <w:r w:rsidR="001F2136" w:rsidRPr="00B670FC">
        <w:fldChar w:fldCharType="end"/>
      </w:r>
      <w:r w:rsidR="00DA7594" w:rsidRPr="00B670FC">
        <w:t xml:space="preserve"> </w:t>
      </w:r>
      <w:r w:rsidR="00BA3359" w:rsidRPr="00B670FC">
        <w:t xml:space="preserve">Specific details of how MetS traits were determined can be found in the </w:t>
      </w:r>
      <w:r w:rsidR="001166CC" w:rsidRPr="00B670FC">
        <w:t>supplementary methods.</w:t>
      </w:r>
    </w:p>
    <w:p w14:paraId="35D43C2F" w14:textId="5A443D57" w:rsidR="00313BD0" w:rsidRPr="00B670FC" w:rsidRDefault="00313BD0" w:rsidP="00313BD0">
      <w:pPr>
        <w:spacing w:line="480" w:lineRule="auto"/>
      </w:pPr>
      <w:r w:rsidRPr="00B670FC">
        <w:rPr>
          <w:b/>
          <w:bCs/>
          <w:i/>
          <w:iCs/>
        </w:rPr>
        <w:lastRenderedPageBreak/>
        <w:t xml:space="preserve">Liver fibrosis: </w:t>
      </w:r>
      <w:r w:rsidRPr="00B670FC">
        <w:t>Significant fibrosis was also defined as Fibrosis-4 index (FIB-4) &gt;2.67, and a low risk of significant fibrosis was defined as FIB-4 &lt;1.3 (&lt;2.0 if ≥ 65 years)</w:t>
      </w:r>
      <w:r w:rsidR="00E16352" w:rsidRPr="00B670FC">
        <w:t>.</w:t>
      </w:r>
      <w:r w:rsidRPr="00B670FC">
        <w:fldChar w:fldCharType="begin">
          <w:fldData xml:space="preserve">PEVuZE5vdGU+PENpdGU+PEF1dGhvcj5TaGFoPC9BdXRob3I+PFllYXI+MjAwOTwvWWVhcj48UmVj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wZXJpb2RpY2Fs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</w:fldData>
        </w:fldChar>
      </w:r>
      <w:r w:rsidR="008419BA" w:rsidRPr="00B670FC">
        <w:instrText xml:space="preserve"> ADDIN EN.CITE </w:instrText>
      </w:r>
      <w:r w:rsidR="008419BA" w:rsidRPr="00B670FC">
        <w:fldChar w:fldCharType="begin">
          <w:fldData xml:space="preserve">PEVuZE5vdGU+PENpdGU+PEF1dGhvcj5TaGFoPC9BdXRob3I+PFllYXI+MjAwOTwvWWVhcj48UmVj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wZXJpb2RpY2Fs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</w:fldData>
        </w:fldChar>
      </w:r>
      <w:r w:rsidR="008419BA" w:rsidRPr="00B670FC">
        <w:instrText xml:space="preserve"> ADDIN EN.CITE.DATA </w:instrText>
      </w:r>
      <w:r w:rsidR="008419BA" w:rsidRPr="00B670FC">
        <w:fldChar w:fldCharType="end"/>
      </w:r>
      <w:r w:rsidRPr="00B670FC">
        <w:fldChar w:fldCharType="separate"/>
      </w:r>
      <w:r w:rsidR="008419BA" w:rsidRPr="00B670FC">
        <w:rPr>
          <w:noProof/>
          <w:vertAlign w:val="superscript"/>
        </w:rPr>
        <w:t>12</w:t>
      </w:r>
      <w:r w:rsidRPr="00B670FC">
        <w:fldChar w:fldCharType="end"/>
      </w:r>
      <w:r w:rsidRPr="00B670FC">
        <w:t xml:space="preserve"> Participants not falling into these two groups were placed in an ‘intermediate’ fibrosis group.</w:t>
      </w:r>
    </w:p>
    <w:p w14:paraId="07EC17A4" w14:textId="07CACA20" w:rsidR="00AD31AB" w:rsidRPr="00B670FC" w:rsidRDefault="00313BD0" w:rsidP="00C4330A">
      <w:pPr>
        <w:spacing w:line="480" w:lineRule="auto"/>
        <w:rPr>
          <w:b/>
          <w:bCs/>
        </w:rPr>
      </w:pPr>
      <w:r w:rsidRPr="00B670FC">
        <w:rPr>
          <w:b/>
          <w:bCs/>
          <w:i/>
          <w:iCs/>
        </w:rPr>
        <w:t xml:space="preserve">PNPLA3 genotype: </w:t>
      </w:r>
      <w:r w:rsidR="005F4621" w:rsidRPr="00B670FC">
        <w:t>The participant’s</w:t>
      </w:r>
      <w:r w:rsidR="00CE16B6" w:rsidRPr="00B670FC">
        <w:t xml:space="preserve"> genotype for rs738409 (</w:t>
      </w:r>
      <w:r w:rsidR="00CE16B6" w:rsidRPr="00B670FC">
        <w:rPr>
          <w:i/>
          <w:iCs/>
        </w:rPr>
        <w:t>PNPLA3</w:t>
      </w:r>
      <w:r w:rsidR="00CE16B6" w:rsidRPr="00B670FC">
        <w:t xml:space="preserve">) (chromosome 22, location 44324727) was obtained using genotype data generated from DNA extracted from blood samples on either the UKBB Axiom array or the UK </w:t>
      </w:r>
      <w:proofErr w:type="spellStart"/>
      <w:r w:rsidR="00CE16B6" w:rsidRPr="00B670FC">
        <w:t>BiLEVE</w:t>
      </w:r>
      <w:proofErr w:type="spellEnd"/>
      <w:r w:rsidR="00CE16B6" w:rsidRPr="00B670FC">
        <w:t xml:space="preserve"> Axiom array</w:t>
      </w:r>
      <w:r w:rsidR="00E16352" w:rsidRPr="00B670FC">
        <w:t>.</w:t>
      </w:r>
    </w:p>
    <w:p w14:paraId="13DD2BCE" w14:textId="7DCC7B61" w:rsidR="00317CE0" w:rsidRPr="00B670FC" w:rsidRDefault="00317CE0" w:rsidP="00C4330A">
      <w:pPr>
        <w:spacing w:line="480" w:lineRule="auto"/>
      </w:pPr>
      <w:r w:rsidRPr="00B670FC">
        <w:rPr>
          <w:b/>
          <w:bCs/>
        </w:rPr>
        <w:t xml:space="preserve">Primary </w:t>
      </w:r>
      <w:r w:rsidR="00240320" w:rsidRPr="00B670FC">
        <w:rPr>
          <w:b/>
          <w:bCs/>
        </w:rPr>
        <w:t xml:space="preserve">study </w:t>
      </w:r>
      <w:r w:rsidRPr="00B670FC">
        <w:rPr>
          <w:b/>
          <w:bCs/>
        </w:rPr>
        <w:t>outcomes</w:t>
      </w:r>
    </w:p>
    <w:p w14:paraId="352A9261" w14:textId="508956F7" w:rsidR="006830BF" w:rsidRPr="00B670FC" w:rsidRDefault="009977C0" w:rsidP="00C4330A">
      <w:pPr>
        <w:spacing w:line="480" w:lineRule="auto"/>
        <w:rPr>
          <w:bCs/>
        </w:rPr>
      </w:pPr>
      <w:r w:rsidRPr="00B670FC">
        <w:rPr>
          <w:bCs/>
        </w:rPr>
        <w:t xml:space="preserve">CKD </w:t>
      </w:r>
      <w:r w:rsidR="00D639E2" w:rsidRPr="00B670FC">
        <w:rPr>
          <w:bCs/>
        </w:rPr>
        <w:t xml:space="preserve">was identified using </w:t>
      </w:r>
      <w:r w:rsidRPr="00B670FC">
        <w:rPr>
          <w:bCs/>
        </w:rPr>
        <w:t xml:space="preserve">a single </w:t>
      </w:r>
      <w:r w:rsidR="00D639E2" w:rsidRPr="00B670FC">
        <w:rPr>
          <w:bCs/>
        </w:rPr>
        <w:t xml:space="preserve">(repeat measurements were not available) </w:t>
      </w:r>
      <w:r w:rsidR="00317CE0" w:rsidRPr="00B670FC">
        <w:rPr>
          <w:bCs/>
        </w:rPr>
        <w:t>estimated glomerular filtration rate (eGFR) value of &lt;60 ml/min/1.73</w:t>
      </w:r>
      <w:r w:rsidR="00240320" w:rsidRPr="00B670FC">
        <w:rPr>
          <w:bCs/>
        </w:rPr>
        <w:t xml:space="preserve"> m</w:t>
      </w:r>
      <w:r w:rsidR="00317CE0" w:rsidRPr="00B670FC">
        <w:rPr>
          <w:bCs/>
          <w:vertAlign w:val="superscript"/>
        </w:rPr>
        <w:t xml:space="preserve">2 </w:t>
      </w:r>
      <w:r w:rsidR="00317CE0" w:rsidRPr="00B670FC">
        <w:rPr>
          <w:bCs/>
        </w:rPr>
        <w:t>or a random urine albumin</w:t>
      </w:r>
      <w:r w:rsidR="00240320" w:rsidRPr="00B670FC">
        <w:rPr>
          <w:bCs/>
        </w:rPr>
        <w:t>-to-</w:t>
      </w:r>
      <w:r w:rsidR="00317CE0" w:rsidRPr="00B670FC">
        <w:rPr>
          <w:bCs/>
        </w:rPr>
        <w:t>creatin</w:t>
      </w:r>
      <w:r w:rsidR="007C0549" w:rsidRPr="00B670FC">
        <w:rPr>
          <w:bCs/>
        </w:rPr>
        <w:t>in</w:t>
      </w:r>
      <w:r w:rsidR="00317CE0" w:rsidRPr="00B670FC">
        <w:rPr>
          <w:bCs/>
        </w:rPr>
        <w:t>e ratio (UACR) ≥3 mg/mmol</w:t>
      </w:r>
      <w:r w:rsidR="00E16352" w:rsidRPr="00B670FC">
        <w:rPr>
          <w:bCs/>
        </w:rPr>
        <w:t>.</w:t>
      </w:r>
      <w:r w:rsidR="00317CE0" w:rsidRPr="00B670FC">
        <w:rPr>
          <w:bCs/>
        </w:rPr>
        <w:fldChar w:fldCharType="begin"/>
      </w:r>
      <w:r w:rsidR="008419BA" w:rsidRPr="00B670FC">
        <w:rPr>
          <w:bCs/>
        </w:rPr>
        <w:instrText xml:space="preserve"> ADDIN EN.CITE &lt;EndNote&gt;&lt;Cite&gt;&lt;Author&gt;Levin&lt;/Author&gt;&lt;Year&gt;2014&lt;/Year&gt;&lt;RecNum&gt;1587&lt;/RecNum&gt;&lt;DisplayText&gt;&lt;style face="superscript"&gt;13&lt;/style&gt;&lt;/DisplayText&gt;&lt;record&gt;&lt;rec-number&gt;1587&lt;/rec-number&gt;&lt;foreign-keys&gt;&lt;key app="EN" db-id="rv92sxse8xfx2xeta08p9rxqvdzp2z0aer2f" timestamp="1719840381"&gt;1587&lt;/key&gt;&lt;/foreign-keys&gt;&lt;ref-type name="Journal Article"&gt;17&lt;/ref-type&gt;&lt;contributors&gt;&lt;authors&gt;&lt;author&gt;Levin, Adeera&lt;/author&gt;&lt;author&gt;Stevens, Paul E.&lt;/author&gt;&lt;/authors&gt;&lt;/contributors&gt;&lt;titles&gt;&lt;title&gt;Summary of KDIGO 2012 CKD Guideline: behind the scenes, need for guidance, and a framework for moving forward&lt;/title&gt;&lt;secondary-title&gt;Kidney International&lt;/secondary-title&gt;&lt;/titles&gt;&lt;periodical&gt;&lt;full-title&gt;Kidney International&lt;/full-title&gt;&lt;/periodical&gt;&lt;pages&gt;49-61&lt;/pages&gt;&lt;volume&gt;85&lt;/volume&gt;&lt;number&gt;1&lt;/number&gt;&lt;dates&gt;&lt;year&gt;2014&lt;/year&gt;&lt;/dates&gt;&lt;publisher&gt;Elsevier&lt;/publisher&gt;&lt;isbn&gt;0085-2538&lt;/isbn&gt;&lt;urls&gt;&lt;related-urls&gt;&lt;url&gt;https://doi.org/10.1038/ki.2013.444&lt;/url&gt;&lt;/related-urls&gt;&lt;/urls&gt;&lt;electronic-resource-num&gt;10.1038/ki.2013.444&lt;/electronic-resource-num&gt;&lt;access-date&gt;2024/07/01&lt;/access-date&gt;&lt;/record&gt;&lt;/Cite&gt;&lt;/EndNote&gt;</w:instrText>
      </w:r>
      <w:r w:rsidR="00317CE0" w:rsidRPr="00B670FC">
        <w:rPr>
          <w:bCs/>
        </w:rPr>
        <w:fldChar w:fldCharType="separate"/>
      </w:r>
      <w:r w:rsidR="008419BA" w:rsidRPr="00B670FC">
        <w:rPr>
          <w:bCs/>
          <w:noProof/>
          <w:vertAlign w:val="superscript"/>
        </w:rPr>
        <w:t>13</w:t>
      </w:r>
      <w:r w:rsidR="00317CE0" w:rsidRPr="00B670FC">
        <w:rPr>
          <w:bCs/>
        </w:rPr>
        <w:fldChar w:fldCharType="end"/>
      </w:r>
      <w:r w:rsidR="00317CE0" w:rsidRPr="00B670FC">
        <w:rPr>
          <w:bCs/>
        </w:rPr>
        <w:t xml:space="preserve"> eGFR was calculated using single serum creatinine and cystatin C measurements, omitting race as per the most recent guidance</w:t>
      </w:r>
      <w:r w:rsidR="00E16352" w:rsidRPr="00B670FC">
        <w:rPr>
          <w:bCs/>
        </w:rPr>
        <w:t>.</w:t>
      </w:r>
      <w:r w:rsidR="00317CE0" w:rsidRPr="00B670FC">
        <w:rPr>
          <w:bCs/>
        </w:rPr>
        <w:fldChar w:fldCharType="begin">
          <w:fldData xml:space="preserve">PEVuZE5vdGU+PENpdGU+PEF1dGhvcj5JbmtlcjwvQXV0aG9yPjxZZWFyPjIwMjE8L1llYXI+PFJl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</w:fldData>
        </w:fldChar>
      </w:r>
      <w:r w:rsidR="008419BA" w:rsidRPr="00B670FC">
        <w:rPr>
          <w:bCs/>
        </w:rPr>
        <w:instrText xml:space="preserve"> ADDIN EN.CITE </w:instrText>
      </w:r>
      <w:r w:rsidR="008419BA" w:rsidRPr="00B670FC">
        <w:rPr>
          <w:bCs/>
        </w:rPr>
        <w:fldChar w:fldCharType="begin">
          <w:fldData xml:space="preserve">PEVuZE5vdGU+PENpdGU+PEF1dGhvcj5JbmtlcjwvQXV0aG9yPjxZZWFyPjIwMjE8L1llYXI+PFJl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</w:fldData>
        </w:fldChar>
      </w:r>
      <w:r w:rsidR="008419BA" w:rsidRPr="00B670FC">
        <w:rPr>
          <w:bCs/>
        </w:rPr>
        <w:instrText xml:space="preserve"> ADDIN EN.CITE.DATA </w:instrText>
      </w:r>
      <w:r w:rsidR="008419BA" w:rsidRPr="00B670FC">
        <w:rPr>
          <w:bCs/>
        </w:rPr>
      </w:r>
      <w:r w:rsidR="008419BA" w:rsidRPr="00B670FC">
        <w:rPr>
          <w:bCs/>
        </w:rPr>
        <w:fldChar w:fldCharType="end"/>
      </w:r>
      <w:r w:rsidR="00317CE0" w:rsidRPr="00B670FC">
        <w:rPr>
          <w:bCs/>
        </w:rPr>
      </w:r>
      <w:r w:rsidR="00317CE0" w:rsidRPr="00B670FC">
        <w:rPr>
          <w:bCs/>
        </w:rPr>
        <w:fldChar w:fldCharType="separate"/>
      </w:r>
      <w:r w:rsidR="008419BA" w:rsidRPr="00B670FC">
        <w:rPr>
          <w:bCs/>
          <w:noProof/>
          <w:vertAlign w:val="superscript"/>
        </w:rPr>
        <w:t>14</w:t>
      </w:r>
      <w:r w:rsidR="00317CE0" w:rsidRPr="00B670FC">
        <w:rPr>
          <w:bCs/>
        </w:rPr>
        <w:fldChar w:fldCharType="end"/>
      </w:r>
      <w:r w:rsidR="00317CE0" w:rsidRPr="00B670FC">
        <w:rPr>
          <w:bCs/>
        </w:rPr>
        <w:t xml:space="preserve"> We present the combined equation as this is a more valid measure</w:t>
      </w:r>
      <w:r w:rsidR="00E16352" w:rsidRPr="00B670FC">
        <w:rPr>
          <w:bCs/>
        </w:rPr>
        <w:t>.</w:t>
      </w:r>
      <w:r w:rsidR="00317CE0" w:rsidRPr="00B670FC">
        <w:rPr>
          <w:bCs/>
        </w:rPr>
        <w:fldChar w:fldCharType="begin">
          <w:fldData xml:space="preserve">PEVuZE5vdGU+PENpdGU+PEF1dGhvcj5JbmtlcjwvQXV0aG9yPjxZZWFyPjIwMTI8L1llYXI+PFJl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</w:fldData>
        </w:fldChar>
      </w:r>
      <w:r w:rsidR="008419BA" w:rsidRPr="00B670FC">
        <w:rPr>
          <w:bCs/>
        </w:rPr>
        <w:instrText xml:space="preserve"> ADDIN EN.CITE </w:instrText>
      </w:r>
      <w:r w:rsidR="008419BA" w:rsidRPr="00B670FC">
        <w:rPr>
          <w:bCs/>
        </w:rPr>
        <w:fldChar w:fldCharType="begin">
          <w:fldData xml:space="preserve">PEVuZE5vdGU+PENpdGU+PEF1dGhvcj5JbmtlcjwvQXV0aG9yPjxZZWFyPjIwMTI8L1llYXI+PFJl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</w:fldData>
        </w:fldChar>
      </w:r>
      <w:r w:rsidR="008419BA" w:rsidRPr="00B670FC">
        <w:rPr>
          <w:bCs/>
        </w:rPr>
        <w:instrText xml:space="preserve"> ADDIN EN.CITE.DATA </w:instrText>
      </w:r>
      <w:r w:rsidR="008419BA" w:rsidRPr="00B670FC">
        <w:rPr>
          <w:bCs/>
        </w:rPr>
      </w:r>
      <w:r w:rsidR="008419BA" w:rsidRPr="00B670FC">
        <w:rPr>
          <w:bCs/>
        </w:rPr>
        <w:fldChar w:fldCharType="end"/>
      </w:r>
      <w:r w:rsidR="00317CE0" w:rsidRPr="00B670FC">
        <w:rPr>
          <w:bCs/>
        </w:rPr>
      </w:r>
      <w:r w:rsidR="00317CE0" w:rsidRPr="00B670FC">
        <w:rPr>
          <w:bCs/>
        </w:rPr>
        <w:fldChar w:fldCharType="separate"/>
      </w:r>
      <w:r w:rsidR="008419BA" w:rsidRPr="00B670FC">
        <w:rPr>
          <w:bCs/>
          <w:noProof/>
          <w:vertAlign w:val="superscript"/>
        </w:rPr>
        <w:t>15</w:t>
      </w:r>
      <w:r w:rsidR="00317CE0" w:rsidRPr="00B670FC">
        <w:rPr>
          <w:bCs/>
        </w:rPr>
        <w:fldChar w:fldCharType="end"/>
      </w:r>
      <w:r w:rsidR="00897C32" w:rsidRPr="00B670FC">
        <w:rPr>
          <w:bCs/>
        </w:rPr>
        <w:t xml:space="preserve"> </w:t>
      </w:r>
      <w:r w:rsidR="00D90A4E" w:rsidRPr="00B670FC">
        <w:rPr>
          <w:bCs/>
        </w:rPr>
        <w:t>Incident ESRD was defined using the UKBB ESRD algorithm. This was devised to identify participants who have had or are undergoing renal replacement therapy using ICD-10 and OPCS-4 codes</w:t>
      </w:r>
      <w:r w:rsidR="00E16352" w:rsidRPr="00B670FC">
        <w:rPr>
          <w:bCs/>
        </w:rPr>
        <w:t>.</w:t>
      </w:r>
      <w:r w:rsidR="00D90A4E" w:rsidRPr="00B670FC">
        <w:rPr>
          <w:bCs/>
        </w:rPr>
        <w:fldChar w:fldCharType="begin"/>
      </w:r>
      <w:r w:rsidR="008419BA" w:rsidRPr="00B670FC">
        <w:rPr>
          <w:bCs/>
        </w:rPr>
        <w:instrText xml:space="preserve"> ADDIN EN.CITE &lt;EndNote&gt;&lt;Cite&gt;&lt;Author&gt;Bush K&lt;/Author&gt;&lt;Year&gt;2017&lt;/Year&gt;&lt;RecNum&gt;1590&lt;/RecNum&gt;&lt;DisplayText&gt;&lt;style face="superscript"&gt;16&lt;/style&gt;&lt;/DisplayText&gt;&lt;record&gt;&lt;rec-number&gt;1590&lt;/rec-number&gt;&lt;foreign-keys&gt;&lt;key app="EN" db-id="rv92sxse8xfx2xeta08p9rxqvdzp2z0aer2f" timestamp="1719841997"&gt;1590&lt;/key&gt;&lt;/foreign-keys&gt;&lt;ref-type name="Journal Article"&gt;17&lt;/ref-type&gt;&lt;contributors&gt;&lt;authors&gt;&lt;author&gt;Bush K, Nolan J, Zhang Q, Herrington W, Sudlow C. &lt;/author&gt;&lt;/authors&gt;&lt;/contributors&gt;&lt;titles&gt;&lt;title&gt;Definitions of end stage renal disease for UK Biobank phase 1 outcomes adjudication.&lt;/title&gt;&lt;secondary-title&gt;Biobank Outcome Adjudication Group.&lt;/secondary-title&gt;&lt;/titles&gt;&lt;periodical&gt;&lt;full-title&gt;Biobank Outcome Adjudication Group.&lt;/full-title&gt;&lt;/periodical&gt;&lt;dates&gt;&lt;year&gt;2017&lt;/year&gt;&lt;/dates&gt;&lt;urls&gt;&lt;/urls&gt;&lt;/record&gt;&lt;/Cite&gt;&lt;/EndNote&gt;</w:instrText>
      </w:r>
      <w:r w:rsidR="00D90A4E" w:rsidRPr="00B670FC">
        <w:rPr>
          <w:bCs/>
        </w:rPr>
        <w:fldChar w:fldCharType="separate"/>
      </w:r>
      <w:r w:rsidR="008419BA" w:rsidRPr="00B670FC">
        <w:rPr>
          <w:bCs/>
          <w:noProof/>
          <w:vertAlign w:val="superscript"/>
        </w:rPr>
        <w:t>16</w:t>
      </w:r>
      <w:r w:rsidR="00D90A4E" w:rsidRPr="00B670FC">
        <w:rPr>
          <w:bCs/>
        </w:rPr>
        <w:fldChar w:fldCharType="end"/>
      </w:r>
      <w:r w:rsidR="00D90A4E" w:rsidRPr="00B670FC">
        <w:rPr>
          <w:bCs/>
        </w:rPr>
        <w:t xml:space="preserve"> </w:t>
      </w:r>
    </w:p>
    <w:p w14:paraId="425A65CF" w14:textId="7A88BBB2" w:rsidR="004A2389" w:rsidRPr="00B670FC" w:rsidRDefault="004A2389" w:rsidP="00C4330A">
      <w:pPr>
        <w:spacing w:line="480" w:lineRule="auto"/>
        <w:rPr>
          <w:b/>
          <w:bCs/>
        </w:rPr>
      </w:pPr>
      <w:r w:rsidRPr="00B670FC">
        <w:rPr>
          <w:b/>
          <w:bCs/>
        </w:rPr>
        <w:t xml:space="preserve">Statistical </w:t>
      </w:r>
      <w:r w:rsidR="00240320" w:rsidRPr="00B670FC">
        <w:rPr>
          <w:b/>
          <w:bCs/>
        </w:rPr>
        <w:t>analysis</w:t>
      </w:r>
    </w:p>
    <w:p w14:paraId="0C8936FF" w14:textId="017AC8F1" w:rsidR="00313BD0" w:rsidRPr="00B670FC" w:rsidRDefault="006C13E1" w:rsidP="00C4330A">
      <w:pPr>
        <w:spacing w:line="480" w:lineRule="auto"/>
      </w:pPr>
      <w:r w:rsidRPr="00B670FC">
        <w:t>Dichotomous baseline characteristics are presented as absolute numbers (%), and continuous data are presented as median and interquartile range (IQR).</w:t>
      </w:r>
      <w:r w:rsidR="009426AD" w:rsidRPr="00B670FC">
        <w:t xml:space="preserve"> Between group differences were identified using Independent-Samples Mann-Whitney U tests and Fisher’s Exact tests for continuous and grouped data respectively.</w:t>
      </w:r>
    </w:p>
    <w:p w14:paraId="4E41CC1A" w14:textId="1F3248C3" w:rsidR="009B4EDE" w:rsidRPr="00B670FC" w:rsidRDefault="00313BD0" w:rsidP="00C4330A">
      <w:pPr>
        <w:spacing w:line="480" w:lineRule="auto"/>
      </w:pPr>
      <w:r w:rsidRPr="00B670FC">
        <w:rPr>
          <w:b/>
          <w:bCs/>
          <w:i/>
          <w:iCs/>
        </w:rPr>
        <w:t>Cross-sectional analysis</w:t>
      </w:r>
      <w:r w:rsidRPr="00B670FC">
        <w:t>:</w:t>
      </w:r>
      <w:r w:rsidR="006C13E1" w:rsidRPr="00B670FC">
        <w:t xml:space="preserve"> </w:t>
      </w:r>
      <w:r w:rsidR="008A0CED" w:rsidRPr="00B670FC">
        <w:t>Binary logistic regression models (</w:t>
      </w:r>
      <w:r w:rsidRPr="00B670FC">
        <w:t>o</w:t>
      </w:r>
      <w:r w:rsidR="008A0CED" w:rsidRPr="00B670FC">
        <w:t>dds ratio</w:t>
      </w:r>
      <w:r w:rsidR="009B4EDE" w:rsidRPr="00B670FC">
        <w:t>s (ORs)</w:t>
      </w:r>
      <w:r w:rsidR="005F4621" w:rsidRPr="00B670FC">
        <w:t xml:space="preserve"> and</w:t>
      </w:r>
      <w:r w:rsidR="008A0CED" w:rsidRPr="00B670FC">
        <w:t xml:space="preserve"> 95% confidence interval</w:t>
      </w:r>
      <w:r w:rsidR="005F4621" w:rsidRPr="00B670FC">
        <w:t>s</w:t>
      </w:r>
      <w:r w:rsidR="009B4EDE" w:rsidRPr="00B670FC">
        <w:t xml:space="preserve"> (95%CI)</w:t>
      </w:r>
      <w:r w:rsidR="008A0CED" w:rsidRPr="00B670FC">
        <w:t xml:space="preserve">) were used to explore the associations between the presence of SLD and the severity of MASLD with the risk of CKD at baseline. </w:t>
      </w:r>
      <w:r w:rsidR="00C0656F" w:rsidRPr="00B670FC">
        <w:t xml:space="preserve">Differences in the prevalence of CKD in those with or without SLD were explored using the Fisher’s Exact test. </w:t>
      </w:r>
      <w:r w:rsidR="00EF0363" w:rsidRPr="00B670FC">
        <w:t>When exploring the impact of</w:t>
      </w:r>
      <w:r w:rsidR="00C0656F" w:rsidRPr="00B670FC">
        <w:t xml:space="preserve"> MetS traits</w:t>
      </w:r>
      <w:r w:rsidR="00EF0363" w:rsidRPr="00B670FC">
        <w:t xml:space="preserve"> on the risk of CKD at baseline, participants without SLD (HSI &lt;30) and without any MetS</w:t>
      </w:r>
      <w:r w:rsidR="0061467D" w:rsidRPr="00B670FC">
        <w:t xml:space="preserve"> traits</w:t>
      </w:r>
      <w:r w:rsidR="00EF0363" w:rsidRPr="00B670FC">
        <w:t xml:space="preserve"> were </w:t>
      </w:r>
      <w:r w:rsidR="00EF0363" w:rsidRPr="00B670FC">
        <w:lastRenderedPageBreak/>
        <w:t xml:space="preserve">used as </w:t>
      </w:r>
      <w:r w:rsidR="00666686" w:rsidRPr="00B670FC">
        <w:t>a</w:t>
      </w:r>
      <w:r w:rsidR="00EF0363" w:rsidRPr="00B670FC">
        <w:t xml:space="preserve"> reference group. Relative to this group, we explored the change in CKD risk in participants with SLD but without any MetS </w:t>
      </w:r>
      <w:r w:rsidR="0061467D" w:rsidRPr="00B670FC">
        <w:t>traits</w:t>
      </w:r>
      <w:r w:rsidR="00240320" w:rsidRPr="00B670FC">
        <w:t>,</w:t>
      </w:r>
      <w:r w:rsidR="00EF0363" w:rsidRPr="00B670FC">
        <w:t xml:space="preserve"> and then in those with SLD and any </w:t>
      </w:r>
      <w:r w:rsidR="00240320" w:rsidRPr="00B670FC">
        <w:t xml:space="preserve">one </w:t>
      </w:r>
      <w:r w:rsidR="00EF0363" w:rsidRPr="00B670FC">
        <w:t xml:space="preserve">MetS </w:t>
      </w:r>
      <w:r w:rsidR="0061467D" w:rsidRPr="00B670FC">
        <w:t>trait</w:t>
      </w:r>
      <w:r w:rsidR="00EF0363" w:rsidRPr="00B670FC">
        <w:t xml:space="preserve"> and continued this approach until we finally explored the risk of CKD in participants with SLD and all </w:t>
      </w:r>
      <w:r w:rsidR="00240320" w:rsidRPr="00B670FC">
        <w:t xml:space="preserve">five </w:t>
      </w:r>
      <w:r w:rsidR="00EF0363" w:rsidRPr="00B670FC">
        <w:t>MetS</w:t>
      </w:r>
      <w:r w:rsidR="0061467D" w:rsidRPr="00B670FC">
        <w:t xml:space="preserve"> traits</w:t>
      </w:r>
      <w:r w:rsidR="009B4EDE" w:rsidRPr="00B670FC">
        <w:t>.</w:t>
      </w:r>
      <w:r w:rsidR="00C0656F" w:rsidRPr="00B670FC">
        <w:t xml:space="preserve"> This approach was also used in our sensitivity analysis where liver MRI PDFF measurements were used to determine the presence of SLD (≥5.56%). </w:t>
      </w:r>
      <w:r w:rsidR="009B4EDE" w:rsidRPr="00B670FC">
        <w:t>When exploring the impact of</w:t>
      </w:r>
      <w:r w:rsidR="00A93CE2" w:rsidRPr="00B670FC">
        <w:t xml:space="preserve"> significant</w:t>
      </w:r>
      <w:r w:rsidR="009B4EDE" w:rsidRPr="00B670FC">
        <w:t xml:space="preserve"> liver fibrosis risk, MetS and </w:t>
      </w:r>
      <w:r w:rsidR="009B4EDE" w:rsidRPr="00B670FC">
        <w:rPr>
          <w:i/>
          <w:iCs/>
        </w:rPr>
        <w:t>PNPLA3</w:t>
      </w:r>
      <w:r w:rsidR="009B4EDE" w:rsidRPr="00B670FC">
        <w:t xml:space="preserve"> genotype on the risk of CKD, participants without SLD, without MetS, with a low risk of </w:t>
      </w:r>
      <w:r w:rsidR="00A93CE2" w:rsidRPr="00B670FC">
        <w:t xml:space="preserve">significant </w:t>
      </w:r>
      <w:r w:rsidR="009B4EDE" w:rsidRPr="00B670FC">
        <w:t xml:space="preserve">liver fibrosis and homozygous for the wild-type </w:t>
      </w:r>
      <w:r w:rsidR="009B4EDE" w:rsidRPr="00B670FC">
        <w:rPr>
          <w:i/>
          <w:iCs/>
        </w:rPr>
        <w:t>PNPLA3</w:t>
      </w:r>
      <w:r w:rsidR="009B4EDE" w:rsidRPr="00B670FC">
        <w:t xml:space="preserve"> allele were used as the reference group. We then explored the impact of these exposures on the risk of CKD in patients with SLD using binary logistic regression models adjusting</w:t>
      </w:r>
      <w:r w:rsidR="00C0656F" w:rsidRPr="00B670FC">
        <w:t xml:space="preserve"> age, sex, ethnicity, and smoking status.</w:t>
      </w:r>
    </w:p>
    <w:p w14:paraId="0CBD0E2E" w14:textId="34B02DEE" w:rsidR="00206875" w:rsidRPr="00B670FC" w:rsidRDefault="00A93CE2" w:rsidP="00C4330A">
      <w:pPr>
        <w:spacing w:line="480" w:lineRule="auto"/>
        <w:rPr>
          <w:rFonts w:cstheme="minorHAnsi"/>
          <w:shd w:val="clear" w:color="auto" w:fill="FFFFFF"/>
        </w:rPr>
      </w:pPr>
      <w:r w:rsidRPr="00B670FC">
        <w:rPr>
          <w:b/>
          <w:bCs/>
          <w:i/>
          <w:iCs/>
        </w:rPr>
        <w:t>Longitudinal analysis:</w:t>
      </w:r>
      <w:r w:rsidRPr="00B670FC">
        <w:t xml:space="preserve"> </w:t>
      </w:r>
      <w:r w:rsidR="00326A69" w:rsidRPr="00B670FC">
        <w:t xml:space="preserve">Tests of </w:t>
      </w:r>
      <w:r w:rsidR="00DA0869" w:rsidRPr="00B670FC">
        <w:t>e</w:t>
      </w:r>
      <w:r w:rsidR="00326A69" w:rsidRPr="00B670FC">
        <w:t>quality of ESRD event distribution between groups w</w:t>
      </w:r>
      <w:r w:rsidR="00DA0869" w:rsidRPr="00B670FC">
        <w:t>ere</w:t>
      </w:r>
      <w:r w:rsidR="00326A69" w:rsidRPr="00B670FC">
        <w:t xml:space="preserve"> </w:t>
      </w:r>
      <w:r w:rsidR="00987FA0" w:rsidRPr="00B670FC">
        <w:t>undertaken</w:t>
      </w:r>
      <w:r w:rsidR="00326A69" w:rsidRPr="00B670FC">
        <w:t xml:space="preserve"> using the Mantel-cox Log Rank test. </w:t>
      </w:r>
      <w:r w:rsidR="009B4EDE" w:rsidRPr="00B670FC">
        <w:t>Univariable and multivariable Cox proportional hazards models were used to calculate the association</w:t>
      </w:r>
      <w:r w:rsidR="00240320" w:rsidRPr="00B670FC">
        <w:t>s</w:t>
      </w:r>
      <w:r w:rsidR="009B4EDE" w:rsidRPr="00B670FC">
        <w:t xml:space="preserve"> </w:t>
      </w:r>
      <w:r w:rsidR="00240320" w:rsidRPr="00B670FC">
        <w:t xml:space="preserve">of </w:t>
      </w:r>
      <w:r w:rsidR="009B4EDE" w:rsidRPr="00B670FC">
        <w:t xml:space="preserve">MetS and risk of advanced liver fibrosis </w:t>
      </w:r>
      <w:r w:rsidR="00C0656F" w:rsidRPr="00B670FC">
        <w:t xml:space="preserve">with incident ESRD </w:t>
      </w:r>
      <w:r w:rsidR="009B4EDE" w:rsidRPr="00B670FC">
        <w:t>in participants with</w:t>
      </w:r>
      <w:r w:rsidR="00C0656F" w:rsidRPr="00B670FC">
        <w:t xml:space="preserve"> </w:t>
      </w:r>
      <w:r w:rsidR="009B4EDE" w:rsidRPr="00B670FC">
        <w:t>SLD to determine hazard ratios (HR)</w:t>
      </w:r>
      <w:r w:rsidR="005F4621" w:rsidRPr="00B670FC">
        <w:t xml:space="preserve"> and</w:t>
      </w:r>
      <w:r w:rsidR="009B4EDE" w:rsidRPr="00B670FC">
        <w:t xml:space="preserve"> 95%C</w:t>
      </w:r>
      <w:r w:rsidR="00FC280C" w:rsidRPr="00B670FC">
        <w:t>I</w:t>
      </w:r>
      <w:r w:rsidR="009B4EDE" w:rsidRPr="00B670FC">
        <w:t>s. Non-cases were censored at the date of loss to follow-up</w:t>
      </w:r>
      <w:r w:rsidR="00A55C94" w:rsidRPr="00B670FC">
        <w:t>, date of death</w:t>
      </w:r>
      <w:r w:rsidR="009B4EDE" w:rsidRPr="00B670FC">
        <w:t xml:space="preserve"> or the end of follow-up</w:t>
      </w:r>
      <w:r w:rsidR="00A55C94" w:rsidRPr="00B670FC">
        <w:t xml:space="preserve"> (</w:t>
      </w:r>
      <w:r w:rsidR="00EC2667" w:rsidRPr="00B670FC">
        <w:t xml:space="preserve">the </w:t>
      </w:r>
      <w:r w:rsidR="00A55C94" w:rsidRPr="00B670FC">
        <w:t xml:space="preserve">last ICD10 update of the dataset used within this analysis was 31/10/2022). Unadjusted and adjusted HRs (adjusting for age, sex, smoking status, ethnicity, </w:t>
      </w:r>
      <w:r w:rsidR="00A55C94" w:rsidRPr="00B670FC">
        <w:rPr>
          <w:i/>
          <w:iCs/>
        </w:rPr>
        <w:t>PNPLA3</w:t>
      </w:r>
      <w:r w:rsidR="00A55C94" w:rsidRPr="00B670FC">
        <w:t xml:space="preserve"> genotype</w:t>
      </w:r>
      <w:r w:rsidR="005C1862" w:rsidRPr="00B670FC">
        <w:t xml:space="preserve"> </w:t>
      </w:r>
      <w:r w:rsidR="00A55C94" w:rsidRPr="00B670FC">
        <w:t>and</w:t>
      </w:r>
      <w:r w:rsidR="005C1862" w:rsidRPr="00B670FC">
        <w:t>,</w:t>
      </w:r>
      <w:r w:rsidR="00A55C94" w:rsidRPr="00B670FC">
        <w:t xml:space="preserve"> </w:t>
      </w:r>
      <w:r w:rsidRPr="00B670FC">
        <w:t xml:space="preserve">significant </w:t>
      </w:r>
      <w:r w:rsidR="00A55C94" w:rsidRPr="00B670FC">
        <w:t>liver fibrosis</w:t>
      </w:r>
      <w:r w:rsidRPr="00B670FC">
        <w:t xml:space="preserve"> risk</w:t>
      </w:r>
      <w:r w:rsidR="00A55C94" w:rsidRPr="00B670FC">
        <w:t xml:space="preserve">) of the association between MetS and </w:t>
      </w:r>
      <w:r w:rsidR="00C617DF" w:rsidRPr="00B670FC">
        <w:t xml:space="preserve">risk of </w:t>
      </w:r>
      <w:r w:rsidR="00A55C94" w:rsidRPr="00B670FC">
        <w:t xml:space="preserve">incident ESRD were calculated in </w:t>
      </w:r>
      <w:r w:rsidR="00C0656F" w:rsidRPr="00B670FC">
        <w:t xml:space="preserve">participants with SLD. </w:t>
      </w:r>
      <w:r w:rsidR="00A55C94" w:rsidRPr="00B670FC">
        <w:t>The validity of the proportional hazards assumption for each variable was determined by the proportional</w:t>
      </w:r>
      <w:r w:rsidR="00EC2667" w:rsidRPr="00B670FC">
        <w:t xml:space="preserve"> </w:t>
      </w:r>
      <w:r w:rsidR="00A55C94" w:rsidRPr="00B670FC">
        <w:t>hazards assumption test based on Schoenfeld residuals (a test result of P</w:t>
      </w:r>
      <w:r w:rsidR="00240320" w:rsidRPr="00B670FC">
        <w:t xml:space="preserve"> </w:t>
      </w:r>
      <w:r w:rsidR="00A55C94" w:rsidRPr="00B670FC">
        <w:t xml:space="preserve">&gt;0.05 was used to confirm variable validity). Data analyses were performed in </w:t>
      </w:r>
      <w:r w:rsidR="00957371" w:rsidRPr="00B670FC">
        <w:t>Statistical Package for the Social Sciences (SPSS) Version 26.0 (New York, USA)</w:t>
      </w:r>
      <w:r w:rsidR="00A55C94" w:rsidRPr="00B670FC">
        <w:t xml:space="preserve"> and STATA </w:t>
      </w:r>
      <w:r w:rsidR="00957371" w:rsidRPr="00B670FC">
        <w:t>V</w:t>
      </w:r>
      <w:r w:rsidR="00A55C94" w:rsidRPr="00B670FC">
        <w:t>ersion 18.0</w:t>
      </w:r>
      <w:r w:rsidR="00957371" w:rsidRPr="00B670FC">
        <w:t xml:space="preserve"> (Texas, </w:t>
      </w:r>
      <w:r w:rsidR="00957371" w:rsidRPr="00B670FC">
        <w:rPr>
          <w:rFonts w:cstheme="minorHAnsi"/>
        </w:rPr>
        <w:t>USA).</w:t>
      </w:r>
      <w:r w:rsidR="00A55C94" w:rsidRPr="00B670FC">
        <w:rPr>
          <w:rFonts w:cstheme="minorHAnsi"/>
        </w:rPr>
        <w:t xml:space="preserve"> </w:t>
      </w:r>
      <w:r w:rsidR="00275CC3" w:rsidRPr="00B670FC">
        <w:rPr>
          <w:rFonts w:cstheme="minorHAnsi"/>
        </w:rPr>
        <w:t xml:space="preserve">The </w:t>
      </w:r>
      <w:r w:rsidR="00275CC3" w:rsidRPr="00B670FC">
        <w:rPr>
          <w:rFonts w:cstheme="minorHAnsi"/>
          <w:shd w:val="clear" w:color="auto" w:fill="FFFFFF"/>
        </w:rPr>
        <w:t xml:space="preserve">Strengthening the Reporting of Observational Studies in Epidemiology (STROBE) guidelines were followed in reporting </w:t>
      </w:r>
      <w:r w:rsidR="00C617DF" w:rsidRPr="00B670FC">
        <w:rPr>
          <w:rFonts w:cstheme="minorHAnsi"/>
          <w:shd w:val="clear" w:color="auto" w:fill="FFFFFF"/>
        </w:rPr>
        <w:t xml:space="preserve">the results of </w:t>
      </w:r>
      <w:r w:rsidR="00275CC3" w:rsidRPr="00B670FC">
        <w:rPr>
          <w:rFonts w:cstheme="minorHAnsi"/>
          <w:shd w:val="clear" w:color="auto" w:fill="FFFFFF"/>
        </w:rPr>
        <w:t>this study</w:t>
      </w:r>
      <w:r w:rsidR="00E16352" w:rsidRPr="00B670FC">
        <w:rPr>
          <w:rFonts w:cstheme="minorHAnsi"/>
          <w:shd w:val="clear" w:color="auto" w:fill="FFFFFF"/>
        </w:rPr>
        <w:t>.</w:t>
      </w:r>
      <w:r w:rsidR="00275CC3" w:rsidRPr="00B670FC">
        <w:rPr>
          <w:rFonts w:cstheme="minorHAnsi"/>
          <w:shd w:val="clear" w:color="auto" w:fill="FFFFFF"/>
        </w:rPr>
        <w:fldChar w:fldCharType="begin"/>
      </w:r>
      <w:r w:rsidR="008419BA" w:rsidRPr="00B670FC">
        <w:rPr>
          <w:rFonts w:cstheme="minorHAnsi"/>
          <w:shd w:val="clear" w:color="auto" w:fill="FFFFFF"/>
        </w:rPr>
        <w:instrText xml:space="preserve"> ADDIN EN.CITE &lt;EndNote&gt;&lt;Cite&gt;&lt;Author&gt;Elm&lt;/Author&gt;&lt;Year&gt;2007&lt;/Year&gt;&lt;RecNum&gt;1625&lt;/RecNum&gt;&lt;DisplayText&gt;&lt;style face="superscript"&gt;17&lt;/style&gt;&lt;/DisplayText&gt;&lt;record&gt;&lt;rec-number&gt;1625&lt;/rec-number&gt;&lt;foreign-keys&gt;&lt;key app="EN" db-id="rv92sxse8xfx2xeta08p9rxqvdzp2z0aer2f" timestamp="1720426980"&gt;1625&lt;/key&gt;&lt;/foreign-keys&gt;&lt;ref-type name="Journal Article"&gt;17&lt;/ref-type&gt;&lt;contributors&gt;&lt;authors&gt;&lt;author&gt;Elm, Erik von&lt;/author&gt;&lt;author&gt;Altman, Douglas G&lt;/author&gt;&lt;author&gt;Egger, Matthias&lt;/author&gt;&lt;author&gt;Pocock, Stuart J&lt;/author&gt;&lt;author&gt;Gøtzsche, Peter C&lt;/author&gt;&lt;author&gt;Vandenbroucke, Jan P&lt;/author&gt;&lt;/authors&gt;&lt;/contributors&gt;&lt;titles&gt;&lt;title&gt;Strengthening the reporting of observational studies in epidemiology (STROBE) statement: guidelines for reporting observational studies&lt;/title&gt;&lt;secondary-title&gt;BMJ&lt;/secondary-title&gt;&lt;/titles&gt;&lt;periodical&gt;&lt;full-title&gt;BMJ&lt;/full-title&gt;&lt;/periodical&gt;&lt;pages&gt;806-808&lt;/pages&gt;&lt;volume&gt;335&lt;/volume&gt;&lt;number&gt;7624&lt;/number&gt;&lt;dates&gt;&lt;year&gt;2007&lt;/year&gt;&lt;/dates&gt;&lt;urls&gt;&lt;related-urls&gt;&lt;url&gt;https://www.bmj.com/content/bmj/335/7624/806.full.pdf&lt;/url&gt;&lt;/related-urls&gt;&lt;/urls&gt;&lt;electronic-resource-num&gt;10.1136/bmj.39335.541782.AD&lt;/electronic-resource-num&gt;&lt;/record&gt;&lt;/Cite&gt;&lt;/EndNote&gt;</w:instrText>
      </w:r>
      <w:r w:rsidR="00275CC3" w:rsidRPr="00B670FC">
        <w:rPr>
          <w:rFonts w:cstheme="minorHAnsi"/>
          <w:shd w:val="clear" w:color="auto" w:fill="FFFFFF"/>
        </w:rPr>
        <w:fldChar w:fldCharType="separate"/>
      </w:r>
      <w:r w:rsidR="008419BA" w:rsidRPr="00B670FC">
        <w:rPr>
          <w:rFonts w:cstheme="minorHAnsi"/>
          <w:noProof/>
          <w:shd w:val="clear" w:color="auto" w:fill="FFFFFF"/>
          <w:vertAlign w:val="superscript"/>
        </w:rPr>
        <w:t>17</w:t>
      </w:r>
      <w:r w:rsidR="00275CC3" w:rsidRPr="00B670FC">
        <w:rPr>
          <w:rFonts w:cstheme="minorHAnsi"/>
          <w:shd w:val="clear" w:color="auto" w:fill="FFFFFF"/>
        </w:rPr>
        <w:fldChar w:fldCharType="end"/>
      </w:r>
    </w:p>
    <w:p w14:paraId="1A67339D" w14:textId="77777777" w:rsidR="003A39FE" w:rsidRPr="00B670FC" w:rsidRDefault="003A39FE" w:rsidP="00C4330A">
      <w:pPr>
        <w:spacing w:line="480" w:lineRule="auto"/>
        <w:rPr>
          <w:sz w:val="28"/>
          <w:szCs w:val="28"/>
        </w:rPr>
      </w:pPr>
    </w:p>
    <w:p w14:paraId="070139A4" w14:textId="77777777" w:rsidR="00960CFF" w:rsidRPr="00B670FC" w:rsidRDefault="00960CFF" w:rsidP="00C4330A">
      <w:pPr>
        <w:spacing w:line="480" w:lineRule="auto"/>
        <w:rPr>
          <w:sz w:val="28"/>
          <w:szCs w:val="28"/>
        </w:rPr>
      </w:pPr>
    </w:p>
    <w:p w14:paraId="0082B2D5" w14:textId="6EE5F4EA" w:rsidR="000C697A" w:rsidRPr="00B670FC" w:rsidRDefault="00B06D1F" w:rsidP="00403347">
      <w:pPr>
        <w:rPr>
          <w:b/>
          <w:bCs/>
          <w:sz w:val="28"/>
          <w:szCs w:val="28"/>
        </w:rPr>
      </w:pPr>
      <w:r w:rsidRPr="00B670FC">
        <w:rPr>
          <w:b/>
          <w:bCs/>
          <w:sz w:val="28"/>
          <w:szCs w:val="28"/>
        </w:rPr>
        <w:t>Results</w:t>
      </w:r>
    </w:p>
    <w:p w14:paraId="65108AB6" w14:textId="6A126861" w:rsidR="00A93CE2" w:rsidRPr="00B670FC" w:rsidRDefault="00A93CE2" w:rsidP="00403347">
      <w:pPr>
        <w:rPr>
          <w:b/>
          <w:bCs/>
          <w:i/>
          <w:iCs/>
        </w:rPr>
      </w:pPr>
      <w:r w:rsidRPr="00B670FC">
        <w:rPr>
          <w:b/>
          <w:bCs/>
          <w:i/>
          <w:iCs/>
        </w:rPr>
        <w:t>Baseline demographics</w:t>
      </w:r>
    </w:p>
    <w:p w14:paraId="11A2DCC9" w14:textId="70C68D02" w:rsidR="00206875" w:rsidRPr="00B670FC" w:rsidRDefault="00011FCA" w:rsidP="00206875">
      <w:pPr>
        <w:spacing w:line="480" w:lineRule="auto"/>
      </w:pPr>
      <w:r w:rsidRPr="00B670FC">
        <w:t xml:space="preserve">A total of 234,488 </w:t>
      </w:r>
      <w:r w:rsidR="005C21CE" w:rsidRPr="00B670FC">
        <w:t xml:space="preserve">UKBB </w:t>
      </w:r>
      <w:r w:rsidR="0005527F" w:rsidRPr="00B670FC">
        <w:t xml:space="preserve">participants were included in </w:t>
      </w:r>
      <w:r w:rsidR="005C21CE" w:rsidRPr="00B670FC">
        <w:t xml:space="preserve">the </w:t>
      </w:r>
      <w:r w:rsidR="0005527F" w:rsidRPr="00B670FC">
        <w:t>study (</w:t>
      </w:r>
      <w:r w:rsidR="0005527F" w:rsidRPr="00B670FC">
        <w:rPr>
          <w:b/>
        </w:rPr>
        <w:t>Figure 1</w:t>
      </w:r>
      <w:r w:rsidR="0005527F" w:rsidRPr="00B670FC">
        <w:t>).</w:t>
      </w:r>
      <w:r w:rsidR="000C697A" w:rsidRPr="00B670FC">
        <w:t xml:space="preserve"> 34,950 participants did not have</w:t>
      </w:r>
      <w:r w:rsidR="004016E6" w:rsidRPr="00B670FC">
        <w:t xml:space="preserve"> SLD</w:t>
      </w:r>
      <w:r w:rsidR="000C697A" w:rsidRPr="00B670FC">
        <w:t xml:space="preserve"> (HSI &lt;30), 102,420 </w:t>
      </w:r>
      <w:r w:rsidR="000A3E88" w:rsidRPr="00B670FC">
        <w:t xml:space="preserve">(43.7%) </w:t>
      </w:r>
      <w:r w:rsidR="000C697A" w:rsidRPr="00B670FC">
        <w:t>participants had SLD (HSI &gt;36 or by code) and a further 97,118 participants had a</w:t>
      </w:r>
      <w:r w:rsidR="00EC2667" w:rsidRPr="00B670FC">
        <w:t>n</w:t>
      </w:r>
      <w:r w:rsidR="00B55354" w:rsidRPr="00B670FC">
        <w:t xml:space="preserve"> indeterminate</w:t>
      </w:r>
      <w:r w:rsidR="000C697A" w:rsidRPr="00B670FC">
        <w:t xml:space="preserve"> HSI. The characteristics of participants</w:t>
      </w:r>
      <w:r w:rsidR="00436BAB" w:rsidRPr="00B670FC">
        <w:t xml:space="preserve"> stratified by the presence or absence of </w:t>
      </w:r>
      <w:r w:rsidR="000C697A" w:rsidRPr="00B670FC">
        <w:t xml:space="preserve">SLD are shown in </w:t>
      </w:r>
      <w:r w:rsidR="000C697A" w:rsidRPr="00B670FC">
        <w:rPr>
          <w:b/>
        </w:rPr>
        <w:t>Table 1</w:t>
      </w:r>
      <w:r w:rsidR="000C697A" w:rsidRPr="00B670FC">
        <w:t xml:space="preserve">. </w:t>
      </w:r>
    </w:p>
    <w:p w14:paraId="4C7393DC" w14:textId="0C1BF0ED" w:rsidR="008952C3" w:rsidRPr="00B670FC" w:rsidRDefault="008952C3" w:rsidP="00AF516B">
      <w:pPr>
        <w:spacing w:line="360" w:lineRule="auto"/>
        <w:rPr>
          <w:b/>
          <w:bCs/>
        </w:rPr>
      </w:pPr>
      <w:r w:rsidRPr="00B670FC">
        <w:rPr>
          <w:b/>
          <w:bCs/>
        </w:rPr>
        <w:t xml:space="preserve">Increased </w:t>
      </w:r>
      <w:r w:rsidR="00B55354" w:rsidRPr="00B670FC">
        <w:rPr>
          <w:b/>
          <w:bCs/>
        </w:rPr>
        <w:t>numbers of MetS traits</w:t>
      </w:r>
      <w:r w:rsidR="002F260B" w:rsidRPr="00B670FC">
        <w:rPr>
          <w:b/>
          <w:bCs/>
        </w:rPr>
        <w:t xml:space="preserve"> and</w:t>
      </w:r>
      <w:r w:rsidR="00AB7A54" w:rsidRPr="00B670FC">
        <w:rPr>
          <w:b/>
          <w:bCs/>
        </w:rPr>
        <w:t xml:space="preserve"> significant </w:t>
      </w:r>
      <w:r w:rsidR="002F260B" w:rsidRPr="00B670FC">
        <w:rPr>
          <w:b/>
          <w:bCs/>
        </w:rPr>
        <w:t>liver fibrosis</w:t>
      </w:r>
      <w:r w:rsidR="00B55354" w:rsidRPr="00B670FC">
        <w:rPr>
          <w:b/>
          <w:bCs/>
        </w:rPr>
        <w:t xml:space="preserve"> </w:t>
      </w:r>
      <w:r w:rsidR="000643EF" w:rsidRPr="00B670FC">
        <w:rPr>
          <w:b/>
          <w:bCs/>
        </w:rPr>
        <w:t>are</w:t>
      </w:r>
      <w:r w:rsidRPr="00B670FC">
        <w:rPr>
          <w:b/>
          <w:bCs/>
        </w:rPr>
        <w:t xml:space="preserve"> associate</w:t>
      </w:r>
      <w:r w:rsidR="00EC2667" w:rsidRPr="00B670FC">
        <w:rPr>
          <w:b/>
          <w:bCs/>
        </w:rPr>
        <w:t>d</w:t>
      </w:r>
      <w:r w:rsidRPr="00B670FC">
        <w:rPr>
          <w:b/>
          <w:bCs/>
        </w:rPr>
        <w:t xml:space="preserve"> with a higher </w:t>
      </w:r>
      <w:r w:rsidR="004016E6" w:rsidRPr="00B670FC">
        <w:rPr>
          <w:b/>
          <w:bCs/>
        </w:rPr>
        <w:t xml:space="preserve">prevalence of </w:t>
      </w:r>
      <w:r w:rsidR="00FA329E" w:rsidRPr="00B670FC">
        <w:rPr>
          <w:b/>
          <w:bCs/>
        </w:rPr>
        <w:t>CKD.</w:t>
      </w:r>
    </w:p>
    <w:p w14:paraId="3B3BD2FB" w14:textId="31936543" w:rsidR="00D2223C" w:rsidRPr="00B670FC" w:rsidRDefault="00A52A3A" w:rsidP="00896174">
      <w:pPr>
        <w:spacing w:line="480" w:lineRule="auto"/>
      </w:pPr>
      <w:r w:rsidRPr="00B670FC">
        <w:t>The presence of CKD was greater in participants with SLD (HSI &gt;36 or code) compared to those without</w:t>
      </w:r>
      <w:r w:rsidR="008952C3" w:rsidRPr="00B670FC">
        <w:t xml:space="preserve"> SLD (HSI &lt;30)</w:t>
      </w:r>
      <w:r w:rsidR="002537C1" w:rsidRPr="00B670FC">
        <w:t xml:space="preserve"> </w:t>
      </w:r>
      <w:r w:rsidRPr="00B670FC">
        <w:t>(</w:t>
      </w:r>
      <w:r w:rsidRPr="00B670FC">
        <w:rPr>
          <w:b/>
        </w:rPr>
        <w:t xml:space="preserve">Supplementary </w:t>
      </w:r>
      <w:r w:rsidR="00C617DF" w:rsidRPr="00B670FC">
        <w:rPr>
          <w:b/>
        </w:rPr>
        <w:t xml:space="preserve">Table </w:t>
      </w:r>
      <w:r w:rsidR="001339DE" w:rsidRPr="00B670FC">
        <w:rPr>
          <w:b/>
        </w:rPr>
        <w:t>1</w:t>
      </w:r>
      <w:r w:rsidRPr="00B670FC">
        <w:t>).</w:t>
      </w:r>
      <w:r w:rsidR="00CF0BD0" w:rsidRPr="00B670FC">
        <w:t xml:space="preserve"> </w:t>
      </w:r>
      <w:r w:rsidR="005076E8" w:rsidRPr="00B670FC">
        <w:t xml:space="preserve">The association </w:t>
      </w:r>
      <w:r w:rsidR="00CF0BD0" w:rsidRPr="00B670FC">
        <w:t xml:space="preserve">between SLD and prevalent CKD </w:t>
      </w:r>
      <w:r w:rsidR="005076E8" w:rsidRPr="00B670FC">
        <w:t xml:space="preserve">was also observed </w:t>
      </w:r>
      <w:r w:rsidR="00CF0BD0" w:rsidRPr="00B670FC">
        <w:t xml:space="preserve">in a sub-group of individuals using </w:t>
      </w:r>
      <w:r w:rsidR="005076E8" w:rsidRPr="00B670FC">
        <w:t xml:space="preserve">an </w:t>
      </w:r>
      <w:r w:rsidR="00CF0BD0" w:rsidRPr="00B670FC">
        <w:t>MRI liver PDFF threshold of ≥5.56% for the identification of SLD (</w:t>
      </w:r>
      <w:r w:rsidR="00CF0BD0" w:rsidRPr="00B670FC">
        <w:rPr>
          <w:b/>
          <w:bCs/>
        </w:rPr>
        <w:t xml:space="preserve">Supplementary </w:t>
      </w:r>
      <w:r w:rsidR="002D5752" w:rsidRPr="00B670FC">
        <w:rPr>
          <w:b/>
          <w:bCs/>
        </w:rPr>
        <w:t>T</w:t>
      </w:r>
      <w:r w:rsidR="00CF0BD0" w:rsidRPr="00B670FC">
        <w:rPr>
          <w:b/>
          <w:bCs/>
        </w:rPr>
        <w:t xml:space="preserve">able </w:t>
      </w:r>
      <w:r w:rsidR="002D5752" w:rsidRPr="00B670FC">
        <w:rPr>
          <w:b/>
          <w:bCs/>
        </w:rPr>
        <w:t>1</w:t>
      </w:r>
      <w:r w:rsidR="00CF0BD0" w:rsidRPr="00B670FC">
        <w:t xml:space="preserve">). </w:t>
      </w:r>
      <w:r w:rsidR="00E3027D" w:rsidRPr="00B670FC">
        <w:t xml:space="preserve">Given this, </w:t>
      </w:r>
      <w:r w:rsidR="00CF0BD0" w:rsidRPr="00B670FC">
        <w:t>we</w:t>
      </w:r>
      <w:r w:rsidR="00E3027D" w:rsidRPr="00B670FC">
        <w:t xml:space="preserve"> </w:t>
      </w:r>
      <w:r w:rsidR="00CF0BD0" w:rsidRPr="00B670FC">
        <w:t xml:space="preserve">explored the impact of </w:t>
      </w:r>
      <w:r w:rsidR="001E45FF" w:rsidRPr="00B670FC">
        <w:t xml:space="preserve">increasing numbers of </w:t>
      </w:r>
      <w:r w:rsidR="00CF0BD0" w:rsidRPr="00B670FC">
        <w:t xml:space="preserve">MetS traits on the risk of prevalent CKD in individuals with SLD. </w:t>
      </w:r>
      <w:r w:rsidR="001E340F" w:rsidRPr="00B670FC">
        <w:t>The characteristics of participants with SLD</w:t>
      </w:r>
      <w:r w:rsidR="00CF0BD0" w:rsidRPr="00B670FC">
        <w:t xml:space="preserve"> (HSI </w:t>
      </w:r>
      <w:r w:rsidR="004F275C" w:rsidRPr="00B670FC">
        <w:t>&gt;</w:t>
      </w:r>
      <w:r w:rsidR="00CF0BD0" w:rsidRPr="00B670FC">
        <w:t>36)</w:t>
      </w:r>
      <w:r w:rsidR="00663A3D" w:rsidRPr="00B670FC">
        <w:t xml:space="preserve"> alone</w:t>
      </w:r>
      <w:r w:rsidR="001E340F" w:rsidRPr="00B670FC">
        <w:t xml:space="preserve">, SLD and </w:t>
      </w:r>
      <w:r w:rsidR="00F529D7" w:rsidRPr="00B670FC">
        <w:t xml:space="preserve">any </w:t>
      </w:r>
      <w:r w:rsidR="001E340F" w:rsidRPr="00B670FC">
        <w:t xml:space="preserve">one MetS </w:t>
      </w:r>
      <w:r w:rsidR="00B75EF4" w:rsidRPr="00B670FC">
        <w:t>trait</w:t>
      </w:r>
      <w:r w:rsidR="001E340F" w:rsidRPr="00B670FC">
        <w:t xml:space="preserve"> </w:t>
      </w:r>
      <w:r w:rsidR="00E3027D" w:rsidRPr="00B670FC">
        <w:t xml:space="preserve">(N.B </w:t>
      </w:r>
      <w:r w:rsidR="00F529D7" w:rsidRPr="00B670FC">
        <w:t xml:space="preserve">defining </w:t>
      </w:r>
      <w:r w:rsidR="00E3027D" w:rsidRPr="00B670FC">
        <w:t xml:space="preserve">MASLD) </w:t>
      </w:r>
      <w:r w:rsidR="001E340F" w:rsidRPr="00B670FC">
        <w:t xml:space="preserve">and SLD with </w:t>
      </w:r>
      <w:r w:rsidR="00663A3D" w:rsidRPr="00B670FC">
        <w:t>two or more</w:t>
      </w:r>
      <w:r w:rsidR="001E340F" w:rsidRPr="00B670FC">
        <w:t xml:space="preserve"> MetS </w:t>
      </w:r>
      <w:r w:rsidR="00B75EF4" w:rsidRPr="00B670FC">
        <w:t xml:space="preserve">traits </w:t>
      </w:r>
      <w:r w:rsidR="001E340F" w:rsidRPr="00B670FC">
        <w:t xml:space="preserve">are shown in </w:t>
      </w:r>
      <w:r w:rsidR="001E340F" w:rsidRPr="00B670FC">
        <w:rPr>
          <w:b/>
        </w:rPr>
        <w:t xml:space="preserve">Supplementary </w:t>
      </w:r>
      <w:r w:rsidR="003A50F6" w:rsidRPr="00B670FC">
        <w:rPr>
          <w:b/>
        </w:rPr>
        <w:t>T</w:t>
      </w:r>
      <w:r w:rsidR="001E340F" w:rsidRPr="00B670FC">
        <w:rPr>
          <w:b/>
        </w:rPr>
        <w:t xml:space="preserve">able </w:t>
      </w:r>
      <w:r w:rsidR="002D5752" w:rsidRPr="00B670FC">
        <w:rPr>
          <w:b/>
        </w:rPr>
        <w:t>2</w:t>
      </w:r>
      <w:r w:rsidR="001E340F" w:rsidRPr="00B670FC">
        <w:t>.</w:t>
      </w:r>
      <w:r w:rsidR="00103871" w:rsidRPr="00B670FC">
        <w:t xml:space="preserve"> </w:t>
      </w:r>
      <w:r w:rsidR="002537C1" w:rsidRPr="00B670FC">
        <w:t>P</w:t>
      </w:r>
      <w:r w:rsidR="0001420E" w:rsidRPr="00B670FC">
        <w:t xml:space="preserve">articipants with SLD and any two MetS </w:t>
      </w:r>
      <w:r w:rsidR="003009B5" w:rsidRPr="00B670FC">
        <w:t>traits</w:t>
      </w:r>
      <w:r w:rsidR="0001420E" w:rsidRPr="00B670FC">
        <w:t xml:space="preserve"> were at greater risk of </w:t>
      </w:r>
      <w:r w:rsidR="000A3E88" w:rsidRPr="00B670FC">
        <w:t xml:space="preserve">prevalent </w:t>
      </w:r>
      <w:r w:rsidR="0001420E" w:rsidRPr="00B670FC">
        <w:t>CKD (O</w:t>
      </w:r>
      <w:r w:rsidR="00C617DF" w:rsidRPr="00B670FC">
        <w:t xml:space="preserve">R </w:t>
      </w:r>
      <w:r w:rsidR="0001420E" w:rsidRPr="00B670FC">
        <w:t>1.53, 95%CI 1.35-1.74, P&lt;0.0001)</w:t>
      </w:r>
      <w:r w:rsidR="00CF0BD0" w:rsidRPr="00B670FC">
        <w:t xml:space="preserve"> when compared to</w:t>
      </w:r>
      <w:r w:rsidR="0001420E" w:rsidRPr="00B670FC">
        <w:t xml:space="preserve"> participants without SLD and no MetS</w:t>
      </w:r>
      <w:r w:rsidR="0061467D" w:rsidRPr="00B670FC">
        <w:t xml:space="preserve"> traits</w:t>
      </w:r>
      <w:r w:rsidR="0001420E" w:rsidRPr="00B670FC">
        <w:t xml:space="preserve"> </w:t>
      </w:r>
      <w:r w:rsidR="00E3027D" w:rsidRPr="00B670FC">
        <w:t xml:space="preserve">independently of age, sex, smoking status, ethnicity, risk of advanced liver fibrosis determined by FIB-4 and </w:t>
      </w:r>
      <w:r w:rsidR="00E3027D" w:rsidRPr="00B670FC">
        <w:rPr>
          <w:i/>
          <w:iCs/>
        </w:rPr>
        <w:t>PNPLA3</w:t>
      </w:r>
      <w:r w:rsidR="00E3027D" w:rsidRPr="00B670FC">
        <w:t xml:space="preserve"> rs738409 genotype </w:t>
      </w:r>
      <w:r w:rsidR="0001420E" w:rsidRPr="00B670FC">
        <w:t>(</w:t>
      </w:r>
      <w:r w:rsidR="0001420E" w:rsidRPr="00B670FC">
        <w:rPr>
          <w:b/>
        </w:rPr>
        <w:t xml:space="preserve">Table </w:t>
      </w:r>
      <w:r w:rsidR="00BC05DC" w:rsidRPr="00B670FC">
        <w:rPr>
          <w:b/>
        </w:rPr>
        <w:t>2</w:t>
      </w:r>
      <w:r w:rsidR="0001420E" w:rsidRPr="00B670FC">
        <w:t>).</w:t>
      </w:r>
      <w:r w:rsidR="003009B5" w:rsidRPr="00B670FC">
        <w:t xml:space="preserve"> </w:t>
      </w:r>
      <w:r w:rsidR="001E45FF" w:rsidRPr="00B670FC">
        <w:t>Moreover, the</w:t>
      </w:r>
      <w:r w:rsidR="0001420E" w:rsidRPr="00B670FC">
        <w:t xml:space="preserve"> </w:t>
      </w:r>
      <w:r w:rsidR="00CE7A35" w:rsidRPr="00B670FC">
        <w:t xml:space="preserve">risk of </w:t>
      </w:r>
      <w:r w:rsidR="00663A3D" w:rsidRPr="00B670FC">
        <w:t xml:space="preserve">prevalent </w:t>
      </w:r>
      <w:r w:rsidR="00CE7A35" w:rsidRPr="00B670FC">
        <w:t xml:space="preserve">CKD increased in parallel to the number of MetS </w:t>
      </w:r>
      <w:r w:rsidR="003009B5" w:rsidRPr="00B670FC">
        <w:t>traits</w:t>
      </w:r>
      <w:r w:rsidR="00CE7A35" w:rsidRPr="00B670FC">
        <w:t xml:space="preserve"> present </w:t>
      </w:r>
      <w:r w:rsidR="00663A3D" w:rsidRPr="00B670FC">
        <w:t xml:space="preserve">among </w:t>
      </w:r>
      <w:r w:rsidR="00CE7A35" w:rsidRPr="00B670FC">
        <w:t>participants with SLD (</w:t>
      </w:r>
      <w:r w:rsidR="00CE7A35" w:rsidRPr="00B670FC">
        <w:rPr>
          <w:b/>
        </w:rPr>
        <w:t xml:space="preserve">Table </w:t>
      </w:r>
      <w:r w:rsidR="00BC05DC" w:rsidRPr="00B670FC">
        <w:rPr>
          <w:b/>
        </w:rPr>
        <w:t>2</w:t>
      </w:r>
      <w:r w:rsidR="00143541" w:rsidRPr="00B670FC">
        <w:rPr>
          <w:b/>
        </w:rPr>
        <w:t xml:space="preserve"> and Figure 2a</w:t>
      </w:r>
      <w:r w:rsidR="00CE7A35" w:rsidRPr="00B670FC">
        <w:t xml:space="preserve">). </w:t>
      </w:r>
      <w:r w:rsidR="001E45FF" w:rsidRPr="00B670FC">
        <w:t>In</w:t>
      </w:r>
      <w:r w:rsidR="00061CAE" w:rsidRPr="00B670FC">
        <w:t xml:space="preserve"> the fully </w:t>
      </w:r>
      <w:r w:rsidR="001E45FF" w:rsidRPr="00B670FC">
        <w:t>adjusted analysis, we found that p</w:t>
      </w:r>
      <w:r w:rsidR="00CE7A35" w:rsidRPr="00B670FC">
        <w:t>articipants with SLD and all five MetS</w:t>
      </w:r>
      <w:r w:rsidR="003009B5" w:rsidRPr="00B670FC">
        <w:t xml:space="preserve"> traits</w:t>
      </w:r>
      <w:r w:rsidR="00CE7A35" w:rsidRPr="00B670FC">
        <w:t xml:space="preserve"> were at the highest risk of having CKD (OR</w:t>
      </w:r>
      <w:r w:rsidR="00C617DF" w:rsidRPr="00B670FC">
        <w:t xml:space="preserve"> </w:t>
      </w:r>
      <w:r w:rsidR="00CE7A35" w:rsidRPr="00B670FC">
        <w:t xml:space="preserve">5.83, 95%CI 5.11-6.55, P&lt;0.0001) compared to those without SLD and no MetS </w:t>
      </w:r>
      <w:r w:rsidR="0061467D" w:rsidRPr="00B670FC">
        <w:t>traits</w:t>
      </w:r>
      <w:r w:rsidR="00CE7A35" w:rsidRPr="00B670FC">
        <w:t xml:space="preserve"> (</w:t>
      </w:r>
      <w:r w:rsidR="00CE7A35" w:rsidRPr="00B670FC">
        <w:rPr>
          <w:b/>
        </w:rPr>
        <w:t xml:space="preserve">Table </w:t>
      </w:r>
      <w:r w:rsidR="00BC05DC" w:rsidRPr="00B670FC">
        <w:rPr>
          <w:b/>
        </w:rPr>
        <w:t>2</w:t>
      </w:r>
      <w:r w:rsidR="00297FE1" w:rsidRPr="00B670FC">
        <w:rPr>
          <w:b/>
        </w:rPr>
        <w:t xml:space="preserve"> </w:t>
      </w:r>
      <w:r w:rsidR="001C140C" w:rsidRPr="00B670FC">
        <w:rPr>
          <w:b/>
        </w:rPr>
        <w:t>and Figure 2a</w:t>
      </w:r>
      <w:r w:rsidR="00297FE1" w:rsidRPr="00B670FC">
        <w:t>)</w:t>
      </w:r>
      <w:r w:rsidR="00CE7A35" w:rsidRPr="00B670FC">
        <w:t>.</w:t>
      </w:r>
      <w:r w:rsidR="001E340F" w:rsidRPr="00B670FC">
        <w:t xml:space="preserve"> </w:t>
      </w:r>
      <w:r w:rsidR="00CF0BD0" w:rsidRPr="00B670FC">
        <w:t xml:space="preserve">Importantly, </w:t>
      </w:r>
      <w:r w:rsidR="006532C2" w:rsidRPr="00B670FC">
        <w:t xml:space="preserve">these findings were reproduced </w:t>
      </w:r>
      <w:r w:rsidR="003A3C1F" w:rsidRPr="00B670FC">
        <w:t xml:space="preserve">when </w:t>
      </w:r>
      <w:r w:rsidR="001E45FF" w:rsidRPr="00B670FC">
        <w:t xml:space="preserve">we repeated this analyses in a </w:t>
      </w:r>
      <w:r w:rsidR="003A3C1F" w:rsidRPr="00B670FC">
        <w:t xml:space="preserve">subgroup of participants </w:t>
      </w:r>
      <w:r w:rsidR="00CF0BD0" w:rsidRPr="00B670FC">
        <w:t xml:space="preserve">where </w:t>
      </w:r>
      <w:r w:rsidR="001E45FF" w:rsidRPr="00B670FC">
        <w:t xml:space="preserve">the presence of SLD was defined using liver </w:t>
      </w:r>
      <w:r w:rsidR="003A3C1F" w:rsidRPr="00B670FC">
        <w:t>MRI PDFF (≥5.56%)</w:t>
      </w:r>
      <w:r w:rsidR="00AF39AC" w:rsidRPr="00B670FC">
        <w:t xml:space="preserve"> </w:t>
      </w:r>
      <w:r w:rsidR="001C140C" w:rsidRPr="00B670FC">
        <w:t>(</w:t>
      </w:r>
      <w:r w:rsidR="00E3027D" w:rsidRPr="00B670FC">
        <w:rPr>
          <w:b/>
          <w:bCs/>
        </w:rPr>
        <w:t>Table 3</w:t>
      </w:r>
      <w:r w:rsidR="00E3027D" w:rsidRPr="00B670FC">
        <w:t xml:space="preserve"> </w:t>
      </w:r>
      <w:r w:rsidR="001C140C" w:rsidRPr="00B670FC">
        <w:rPr>
          <w:b/>
        </w:rPr>
        <w:t xml:space="preserve">and </w:t>
      </w:r>
      <w:r w:rsidR="001C140C" w:rsidRPr="00B670FC">
        <w:rPr>
          <w:b/>
        </w:rPr>
        <w:lastRenderedPageBreak/>
        <w:t>Figure 2b</w:t>
      </w:r>
      <w:r w:rsidR="001C140C" w:rsidRPr="00B670FC">
        <w:t>).</w:t>
      </w:r>
      <w:r w:rsidR="00D2223C" w:rsidRPr="00B670FC">
        <w:t xml:space="preserve"> </w:t>
      </w:r>
      <w:bookmarkStart w:id="2" w:name="_Hlk177721921"/>
      <w:r w:rsidR="000A2702" w:rsidRPr="00B670FC">
        <w:t>We also found that the risk of prevalent CKD was higher in participants with SLD (HSI &gt;36) and any two MetS traits compared to participants with SLD any one MetS trait (OR 1.40, 95%CI 1.22-1.60, P&lt;0.0001) (</w:t>
      </w:r>
      <w:r w:rsidR="000A2702" w:rsidRPr="00B670FC">
        <w:rPr>
          <w:b/>
          <w:bCs/>
        </w:rPr>
        <w:t xml:space="preserve">Supplementary table </w:t>
      </w:r>
      <w:r w:rsidR="002D5752" w:rsidRPr="00B670FC">
        <w:rPr>
          <w:b/>
          <w:bCs/>
        </w:rPr>
        <w:t>3</w:t>
      </w:r>
      <w:r w:rsidR="000A2702" w:rsidRPr="00B670FC">
        <w:t xml:space="preserve">). </w:t>
      </w:r>
      <w:bookmarkEnd w:id="2"/>
      <w:r w:rsidR="00D2223C" w:rsidRPr="00B670FC">
        <w:t xml:space="preserve">When considering specific </w:t>
      </w:r>
      <w:r w:rsidR="00E4384E" w:rsidRPr="00B670FC">
        <w:t xml:space="preserve">single </w:t>
      </w:r>
      <w:r w:rsidR="00D2223C" w:rsidRPr="00B670FC">
        <w:t xml:space="preserve">MetS traits, in adjusted analysis, only the presence of </w:t>
      </w:r>
      <w:proofErr w:type="spellStart"/>
      <w:r w:rsidR="00D2223C" w:rsidRPr="00B670FC">
        <w:t>dysglycemia</w:t>
      </w:r>
      <w:proofErr w:type="spellEnd"/>
      <w:r w:rsidR="00D2223C" w:rsidRPr="00B670FC">
        <w:t>/T2D (OR 1.89, 95%CI 1.06-3.38, P&lt;0.05) and hypertension (OR 1.35, 95%CI 1.05-1.72, P&lt;0.05) were significantly associated with risk of CKD in those with SLD</w:t>
      </w:r>
      <w:r w:rsidR="00CF0BD0" w:rsidRPr="00B670FC">
        <w:t xml:space="preserve"> (HSI &gt;36)</w:t>
      </w:r>
      <w:r w:rsidR="00D2223C" w:rsidRPr="00B670FC">
        <w:t xml:space="preserve"> </w:t>
      </w:r>
      <w:r w:rsidR="00CF0BD0" w:rsidRPr="00B670FC">
        <w:t xml:space="preserve">and only one MetS trait (i.e. </w:t>
      </w:r>
      <w:r w:rsidR="009A4D43" w:rsidRPr="00B670FC">
        <w:t xml:space="preserve">minimum requirement for a MASLD diagnosis) </w:t>
      </w:r>
      <w:r w:rsidR="00D2223C" w:rsidRPr="00B670FC">
        <w:t>compared to those without SLD</w:t>
      </w:r>
      <w:r w:rsidR="00CF0BD0" w:rsidRPr="00B670FC">
        <w:t xml:space="preserve"> (HSI &lt;30) </w:t>
      </w:r>
      <w:r w:rsidR="00D2223C" w:rsidRPr="00B670FC">
        <w:t>and no MetS traits (</w:t>
      </w:r>
      <w:r w:rsidR="00D2223C" w:rsidRPr="00B670FC">
        <w:rPr>
          <w:b/>
        </w:rPr>
        <w:t xml:space="preserve">Table </w:t>
      </w:r>
      <w:r w:rsidR="005076E8" w:rsidRPr="00B670FC">
        <w:rPr>
          <w:b/>
        </w:rPr>
        <w:t>2</w:t>
      </w:r>
      <w:r w:rsidR="00D2223C" w:rsidRPr="00B670FC">
        <w:t xml:space="preserve">). </w:t>
      </w:r>
      <w:bookmarkStart w:id="3" w:name="_Hlk178000065"/>
      <w:r w:rsidR="004463CF" w:rsidRPr="00B670FC">
        <w:t>Moreover, we found that in participants with SLD with two, three or four MetS traits, the combination of dysglycaemia/T2DM + hypertension had a greater relative contribution to the overall burden of MetS traits in people who had compared to those who didn’t have CKD (</w:t>
      </w:r>
      <w:r w:rsidR="004463CF" w:rsidRPr="00B670FC">
        <w:rPr>
          <w:b/>
          <w:bCs/>
        </w:rPr>
        <w:t xml:space="preserve">Supplementary table </w:t>
      </w:r>
      <w:r w:rsidR="002D5752" w:rsidRPr="00B670FC">
        <w:rPr>
          <w:b/>
          <w:bCs/>
        </w:rPr>
        <w:t>4</w:t>
      </w:r>
      <w:r w:rsidR="004463CF" w:rsidRPr="00B670FC">
        <w:t xml:space="preserve">). </w:t>
      </w:r>
      <w:bookmarkEnd w:id="3"/>
    </w:p>
    <w:p w14:paraId="57D09015" w14:textId="7CB597BE" w:rsidR="007919B1" w:rsidRPr="00B670FC" w:rsidRDefault="006532C2" w:rsidP="00896174">
      <w:pPr>
        <w:spacing w:line="480" w:lineRule="auto"/>
      </w:pPr>
      <w:r w:rsidRPr="00B670FC">
        <w:t>The c</w:t>
      </w:r>
      <w:r w:rsidR="002B55B6" w:rsidRPr="00B670FC">
        <w:t xml:space="preserve">haracteristics of participants with SLD stratified by the presence or absence of MetS </w:t>
      </w:r>
      <w:r w:rsidR="00143541" w:rsidRPr="00B670FC">
        <w:t xml:space="preserve">(i.e., ≥3 MetS traits) </w:t>
      </w:r>
      <w:r w:rsidR="002B55B6" w:rsidRPr="00B670FC">
        <w:t xml:space="preserve">are reported in </w:t>
      </w:r>
      <w:r w:rsidR="002B55B6" w:rsidRPr="00B670FC">
        <w:rPr>
          <w:b/>
        </w:rPr>
        <w:t xml:space="preserve">Supplementary Table </w:t>
      </w:r>
      <w:r w:rsidR="00B85AF3" w:rsidRPr="00B670FC">
        <w:rPr>
          <w:b/>
        </w:rPr>
        <w:t>5</w:t>
      </w:r>
      <w:r w:rsidR="002537C1" w:rsidRPr="00B670FC">
        <w:t>.</w:t>
      </w:r>
      <w:r w:rsidR="002B55B6" w:rsidRPr="00B670FC">
        <w:t xml:space="preserve"> </w:t>
      </w:r>
      <w:r w:rsidRPr="00B670FC">
        <w:t xml:space="preserve">In </w:t>
      </w:r>
      <w:r w:rsidR="00061CAE" w:rsidRPr="00B670FC">
        <w:t xml:space="preserve">the </w:t>
      </w:r>
      <w:r w:rsidRPr="00B670FC">
        <w:t>fully adjusted analysis, t</w:t>
      </w:r>
      <w:r w:rsidR="00467D87" w:rsidRPr="00B670FC">
        <w:t>he presence of MetS</w:t>
      </w:r>
      <w:r w:rsidR="00143541" w:rsidRPr="00B670FC">
        <w:t xml:space="preserve"> </w:t>
      </w:r>
      <w:r w:rsidR="009A4D43" w:rsidRPr="00B670FC">
        <w:t xml:space="preserve">in participants with SLD </w:t>
      </w:r>
      <w:r w:rsidR="00467D87" w:rsidRPr="00B670FC">
        <w:t xml:space="preserve">was associated with an increased risk of </w:t>
      </w:r>
      <w:r w:rsidR="00663A3D" w:rsidRPr="00B670FC">
        <w:t xml:space="preserve">prevalent </w:t>
      </w:r>
      <w:r w:rsidR="002537C1" w:rsidRPr="00B670FC">
        <w:t xml:space="preserve">CKD </w:t>
      </w:r>
      <w:r w:rsidR="0082197F" w:rsidRPr="00B670FC">
        <w:t xml:space="preserve">where SLD was determined using a HSI of &gt;36 or using a liver MRI PDFF threshold of </w:t>
      </w:r>
      <w:bookmarkStart w:id="4" w:name="_Hlk178843238"/>
      <w:r w:rsidR="0082197F" w:rsidRPr="00B670FC">
        <w:t>≥</w:t>
      </w:r>
      <w:bookmarkEnd w:id="4"/>
      <w:r w:rsidR="0082197F" w:rsidRPr="00B670FC">
        <w:t>5.56% (</w:t>
      </w:r>
      <w:r w:rsidR="002D5752" w:rsidRPr="00B670FC">
        <w:rPr>
          <w:b/>
          <w:bCs/>
        </w:rPr>
        <w:t>Table 4</w:t>
      </w:r>
      <w:r w:rsidR="002D5752" w:rsidRPr="00B670FC">
        <w:t xml:space="preserve">). </w:t>
      </w:r>
      <w:r w:rsidR="005076E8" w:rsidRPr="00B670FC">
        <w:t>N</w:t>
      </w:r>
      <w:r w:rsidR="0082197F" w:rsidRPr="00B670FC">
        <w:t>ext</w:t>
      </w:r>
      <w:r w:rsidR="005076E8" w:rsidRPr="00B670FC">
        <w:t xml:space="preserve">, we </w:t>
      </w:r>
      <w:r w:rsidR="0082197F" w:rsidRPr="00B670FC">
        <w:t>explore</w:t>
      </w:r>
      <w:r w:rsidR="005076E8" w:rsidRPr="00B670FC">
        <w:t>d</w:t>
      </w:r>
      <w:r w:rsidR="0082197F" w:rsidRPr="00B670FC">
        <w:t xml:space="preserve"> the potential impact of the risk of advanced liver fibrosis and carriage of </w:t>
      </w:r>
      <w:r w:rsidR="0082197F" w:rsidRPr="00B670FC">
        <w:rPr>
          <w:i/>
          <w:iCs/>
        </w:rPr>
        <w:t>PNPLA3-I148M</w:t>
      </w:r>
      <w:r w:rsidR="0082197F" w:rsidRPr="00B670FC">
        <w:t xml:space="preserve"> on the risk of </w:t>
      </w:r>
      <w:r w:rsidR="005076E8" w:rsidRPr="00B670FC">
        <w:t xml:space="preserve">prevalent </w:t>
      </w:r>
      <w:r w:rsidR="0082197F" w:rsidRPr="00B670FC">
        <w:t xml:space="preserve">CKD in participants with SLD (HSI &gt;36). Whilst carriage of the PNPAL3-I148M variant was not associated with an increased risk of prevalent CKD, </w:t>
      </w:r>
      <w:r w:rsidR="002C5FD8" w:rsidRPr="00B670FC">
        <w:t xml:space="preserve">in </w:t>
      </w:r>
      <w:r w:rsidR="00061CAE" w:rsidRPr="00B670FC">
        <w:t xml:space="preserve">the fully </w:t>
      </w:r>
      <w:r w:rsidR="002C5FD8" w:rsidRPr="00B670FC">
        <w:t xml:space="preserve">adjusted analysis, </w:t>
      </w:r>
      <w:r w:rsidR="0082197F" w:rsidRPr="00B670FC">
        <w:t xml:space="preserve">participants with </w:t>
      </w:r>
      <w:r w:rsidR="00211AAE" w:rsidRPr="00B670FC">
        <w:t xml:space="preserve">both MetS and </w:t>
      </w:r>
      <w:r w:rsidR="000E1345" w:rsidRPr="00B670FC">
        <w:t>significant</w:t>
      </w:r>
      <w:r w:rsidR="00211AAE" w:rsidRPr="00B670FC">
        <w:t xml:space="preserve"> liver fibrosis</w:t>
      </w:r>
      <w:r w:rsidR="0082197F" w:rsidRPr="00B670FC">
        <w:t xml:space="preserve"> (FIB-4 &gt;2.67)</w:t>
      </w:r>
      <w:r w:rsidR="00211AAE" w:rsidRPr="00B670FC">
        <w:t xml:space="preserve"> </w:t>
      </w:r>
      <w:r w:rsidR="0082197F" w:rsidRPr="00B670FC">
        <w:t xml:space="preserve">had the </w:t>
      </w:r>
      <w:r w:rsidR="00211AAE" w:rsidRPr="00B670FC">
        <w:t xml:space="preserve">highest risk of </w:t>
      </w:r>
      <w:r w:rsidR="0082197F" w:rsidRPr="00B670FC">
        <w:t xml:space="preserve">prevalent </w:t>
      </w:r>
      <w:r w:rsidR="00211AAE" w:rsidRPr="00B670FC">
        <w:t>CKD compared to those with</w:t>
      </w:r>
      <w:r w:rsidR="002C5FD8" w:rsidRPr="00B670FC">
        <w:t xml:space="preserve">out any </w:t>
      </w:r>
      <w:r w:rsidR="00211AAE" w:rsidRPr="00B670FC">
        <w:t>of the explore</w:t>
      </w:r>
      <w:r w:rsidR="00436BAB" w:rsidRPr="00B670FC">
        <w:t>d</w:t>
      </w:r>
      <w:r w:rsidR="00211AAE" w:rsidRPr="00B670FC">
        <w:t xml:space="preserve"> risk factors </w:t>
      </w:r>
      <w:r w:rsidR="0082197F" w:rsidRPr="00B670FC">
        <w:t xml:space="preserve">(SLD, MetS, </w:t>
      </w:r>
      <w:r w:rsidR="005076E8" w:rsidRPr="00B670FC">
        <w:t xml:space="preserve">risk of </w:t>
      </w:r>
      <w:r w:rsidR="0082197F" w:rsidRPr="00B670FC">
        <w:t xml:space="preserve">liver fibrosis or </w:t>
      </w:r>
      <w:r w:rsidR="0082197F" w:rsidRPr="00B670FC">
        <w:rPr>
          <w:i/>
          <w:iCs/>
        </w:rPr>
        <w:t>PNPLA3-I148M</w:t>
      </w:r>
      <w:r w:rsidR="0082197F" w:rsidRPr="00B670FC">
        <w:t xml:space="preserve">) </w:t>
      </w:r>
      <w:r w:rsidR="00211AAE" w:rsidRPr="00B670FC">
        <w:t xml:space="preserve">(OR 4.29, 95%CI 3.36-5.47, P&lt;0.0001) </w:t>
      </w:r>
      <w:r w:rsidR="00BB5854" w:rsidRPr="00B670FC">
        <w:t xml:space="preserve">regression analyses </w:t>
      </w:r>
      <w:r w:rsidR="00211AAE" w:rsidRPr="00B670FC">
        <w:t>(</w:t>
      </w:r>
      <w:r w:rsidR="00211AAE" w:rsidRPr="00B670FC">
        <w:rPr>
          <w:b/>
        </w:rPr>
        <w:t xml:space="preserve">Table </w:t>
      </w:r>
      <w:r w:rsidR="002D5752" w:rsidRPr="00B670FC">
        <w:rPr>
          <w:b/>
        </w:rPr>
        <w:t>5</w:t>
      </w:r>
      <w:r w:rsidR="00211AAE" w:rsidRPr="00B670FC">
        <w:t>).</w:t>
      </w:r>
      <w:r w:rsidR="00454011" w:rsidRPr="00B670FC">
        <w:t xml:space="preserve"> The interaction between MetS and advanced liver fibrosis in participants with SLD was not associated with </w:t>
      </w:r>
      <w:r w:rsidR="00EC2667" w:rsidRPr="00B670FC">
        <w:t xml:space="preserve">the </w:t>
      </w:r>
      <w:r w:rsidR="00454011" w:rsidRPr="00B670FC">
        <w:t xml:space="preserve">risk of </w:t>
      </w:r>
      <w:r w:rsidR="00BB5854" w:rsidRPr="00B670FC">
        <w:t xml:space="preserve">prevalent </w:t>
      </w:r>
      <w:r w:rsidR="00454011" w:rsidRPr="00B670FC">
        <w:t>CKD (OR</w:t>
      </w:r>
      <w:r w:rsidR="00C617DF" w:rsidRPr="00B670FC">
        <w:t xml:space="preserve"> </w:t>
      </w:r>
      <w:r w:rsidR="00454011" w:rsidRPr="00B670FC">
        <w:t xml:space="preserve">0.81, 95%CI 0.57-1.15, P=0.24). </w:t>
      </w:r>
    </w:p>
    <w:p w14:paraId="3A125C86" w14:textId="0C0338B7" w:rsidR="007919B1" w:rsidRPr="00B670FC" w:rsidRDefault="007919B1" w:rsidP="00896174">
      <w:pPr>
        <w:spacing w:line="480" w:lineRule="auto"/>
        <w:rPr>
          <w:b/>
          <w:bCs/>
        </w:rPr>
      </w:pPr>
      <w:r w:rsidRPr="00B670FC">
        <w:rPr>
          <w:b/>
          <w:bCs/>
        </w:rPr>
        <w:t xml:space="preserve">Increased MASLD severity </w:t>
      </w:r>
      <w:r w:rsidR="003A50F6" w:rsidRPr="00B670FC">
        <w:rPr>
          <w:b/>
          <w:bCs/>
        </w:rPr>
        <w:t xml:space="preserve">is </w:t>
      </w:r>
      <w:r w:rsidRPr="00B670FC">
        <w:rPr>
          <w:b/>
          <w:bCs/>
        </w:rPr>
        <w:t>associate</w:t>
      </w:r>
      <w:r w:rsidR="00EC2667" w:rsidRPr="00B670FC">
        <w:rPr>
          <w:b/>
          <w:bCs/>
        </w:rPr>
        <w:t>d</w:t>
      </w:r>
      <w:r w:rsidRPr="00B670FC">
        <w:rPr>
          <w:b/>
          <w:bCs/>
        </w:rPr>
        <w:t xml:space="preserve"> with a greater risk of incident </w:t>
      </w:r>
      <w:proofErr w:type="gramStart"/>
      <w:r w:rsidRPr="00B670FC">
        <w:rPr>
          <w:b/>
          <w:bCs/>
        </w:rPr>
        <w:t>ESRD</w:t>
      </w:r>
      <w:proofErr w:type="gramEnd"/>
    </w:p>
    <w:p w14:paraId="4BB7B0B1" w14:textId="04A55148" w:rsidR="00D2223C" w:rsidRPr="00B670FC" w:rsidRDefault="006532C2" w:rsidP="00896174">
      <w:pPr>
        <w:spacing w:line="480" w:lineRule="auto"/>
        <w:rPr>
          <w:b/>
          <w:bCs/>
          <w:sz w:val="28"/>
          <w:szCs w:val="28"/>
        </w:rPr>
      </w:pPr>
      <w:r w:rsidRPr="00B670FC">
        <w:t xml:space="preserve">We next explored the impact of MetS and risk of advanced liver fibrosis on the risk of incident ESRD in participants with SLD. </w:t>
      </w:r>
      <w:r w:rsidR="009156FA" w:rsidRPr="00B670FC">
        <w:t xml:space="preserve">A total of </w:t>
      </w:r>
      <w:r w:rsidRPr="00B670FC">
        <w:t>102,</w:t>
      </w:r>
      <w:r w:rsidR="00B85AF3" w:rsidRPr="00B670FC">
        <w:t>420</w:t>
      </w:r>
      <w:r w:rsidR="009156FA" w:rsidRPr="00B670FC">
        <w:t xml:space="preserve"> participants were followed for a median (IQR) of 13.6 </w:t>
      </w:r>
      <w:r w:rsidR="009156FA" w:rsidRPr="00B670FC">
        <w:lastRenderedPageBreak/>
        <w:t>(1.</w:t>
      </w:r>
      <w:r w:rsidR="00C75950" w:rsidRPr="00B670FC">
        <w:t>5</w:t>
      </w:r>
      <w:r w:rsidR="009156FA" w:rsidRPr="00B670FC">
        <w:t xml:space="preserve">) </w:t>
      </w:r>
      <w:r w:rsidR="00C7417F" w:rsidRPr="00B670FC">
        <w:t>years</w:t>
      </w:r>
      <w:r w:rsidR="003A50F6" w:rsidRPr="00B670FC">
        <w:t>,</w:t>
      </w:r>
      <w:r w:rsidR="00C7417F" w:rsidRPr="00B670FC">
        <w:t xml:space="preserve"> </w:t>
      </w:r>
      <w:r w:rsidR="009156FA" w:rsidRPr="00B670FC">
        <w:t xml:space="preserve">and there was a total of </w:t>
      </w:r>
      <w:r w:rsidRPr="00B670FC">
        <w:t>229</w:t>
      </w:r>
      <w:r w:rsidR="009156FA" w:rsidRPr="00B670FC">
        <w:t xml:space="preserve"> cases of inciden</w:t>
      </w:r>
      <w:r w:rsidR="006C4ED3" w:rsidRPr="00B670FC">
        <w:t>t</w:t>
      </w:r>
      <w:r w:rsidR="009156FA" w:rsidRPr="00B670FC">
        <w:t xml:space="preserve"> ESRD during this time (median follow</w:t>
      </w:r>
      <w:r w:rsidR="00EC2667" w:rsidRPr="00B670FC">
        <w:t>-</w:t>
      </w:r>
      <w:r w:rsidR="009156FA" w:rsidRPr="00B670FC">
        <w:t>up time in those who developed incident ESRD was 7.</w:t>
      </w:r>
      <w:r w:rsidR="00C75950" w:rsidRPr="00B670FC">
        <w:t>6</w:t>
      </w:r>
      <w:r w:rsidR="009156FA" w:rsidRPr="00B670FC">
        <w:t xml:space="preserve"> (5.</w:t>
      </w:r>
      <w:r w:rsidR="00C75950" w:rsidRPr="00B670FC">
        <w:t>4</w:t>
      </w:r>
      <w:r w:rsidR="009156FA" w:rsidRPr="00B670FC">
        <w:t>) years).</w:t>
      </w:r>
      <w:r w:rsidR="00C7417F" w:rsidRPr="00B670FC">
        <w:t xml:space="preserve"> </w:t>
      </w:r>
      <w:r w:rsidR="00B85AF3" w:rsidRPr="00B670FC">
        <w:t>It is important to note that i</w:t>
      </w:r>
      <w:r w:rsidRPr="00B670FC">
        <w:t>n the subgroup of participants with liver MRI PDFF data, only 10 participants developed incident ESRD</w:t>
      </w:r>
      <w:r w:rsidR="00B85AF3" w:rsidRPr="00B670FC">
        <w:t xml:space="preserve">, </w:t>
      </w:r>
      <w:r w:rsidRPr="00B670FC">
        <w:t>consequently</w:t>
      </w:r>
      <w:r w:rsidR="00061CAE" w:rsidRPr="00B670FC">
        <w:t xml:space="preserve">. </w:t>
      </w:r>
      <w:r w:rsidR="00B85AF3" w:rsidRPr="00B670FC">
        <w:t>Nevertheless, t</w:t>
      </w:r>
      <w:r w:rsidR="0080091A" w:rsidRPr="00B670FC">
        <w:t>he ESRD event distribution in participants with SLD</w:t>
      </w:r>
      <w:r w:rsidRPr="00B670FC">
        <w:t xml:space="preserve"> (HSI &gt;36)</w:t>
      </w:r>
      <w:r w:rsidR="0080091A" w:rsidRPr="00B670FC">
        <w:t xml:space="preserve"> without vs with MetS was significant</w:t>
      </w:r>
      <w:r w:rsidR="005C1862" w:rsidRPr="00B670FC">
        <w:t>ly</w:t>
      </w:r>
      <w:r w:rsidR="0080091A" w:rsidRPr="00B670FC">
        <w:t xml:space="preserve"> different χ2(1) = 39.14, P&lt;0.0001.</w:t>
      </w:r>
      <w:r w:rsidR="00DF7689" w:rsidRPr="00B670FC">
        <w:t xml:space="preserve"> </w:t>
      </w:r>
      <w:r w:rsidR="0022542F" w:rsidRPr="00B670FC">
        <w:t>I</w:t>
      </w:r>
      <w:r w:rsidR="009E21D7" w:rsidRPr="00B670FC">
        <w:t xml:space="preserve">n </w:t>
      </w:r>
      <w:r w:rsidR="000A3E88" w:rsidRPr="00B670FC">
        <w:t xml:space="preserve">the </w:t>
      </w:r>
      <w:r w:rsidR="0022542F" w:rsidRPr="00B670FC">
        <w:t xml:space="preserve">fully </w:t>
      </w:r>
      <w:r w:rsidR="009E21D7" w:rsidRPr="00B670FC">
        <w:t xml:space="preserve">adjusted </w:t>
      </w:r>
      <w:r w:rsidR="00BB5854" w:rsidRPr="00B670FC">
        <w:t xml:space="preserve">Cox regression </w:t>
      </w:r>
      <w:r w:rsidR="009E21D7" w:rsidRPr="00B670FC">
        <w:t>model</w:t>
      </w:r>
      <w:r w:rsidR="00CD5B8E" w:rsidRPr="00B670FC">
        <w:t>, MetS</w:t>
      </w:r>
      <w:r w:rsidR="009E21D7" w:rsidRPr="00B670FC">
        <w:t xml:space="preserve"> </w:t>
      </w:r>
      <w:r w:rsidR="000A3E88" w:rsidRPr="00B670FC">
        <w:t>was</w:t>
      </w:r>
      <w:r w:rsidR="009E21D7" w:rsidRPr="00B670FC">
        <w:t xml:space="preserve"> </w:t>
      </w:r>
      <w:r w:rsidR="00CD5B8E" w:rsidRPr="00B670FC">
        <w:t xml:space="preserve">independently </w:t>
      </w:r>
      <w:r w:rsidR="009E21D7" w:rsidRPr="00B670FC">
        <w:t xml:space="preserve">associated with </w:t>
      </w:r>
      <w:r w:rsidR="00CD5B8E" w:rsidRPr="00B670FC">
        <w:t xml:space="preserve">a higher risk </w:t>
      </w:r>
      <w:r w:rsidR="009E21D7" w:rsidRPr="00B670FC">
        <w:t xml:space="preserve">of </w:t>
      </w:r>
      <w:r w:rsidR="00CD5B8E" w:rsidRPr="00B670FC">
        <w:t xml:space="preserve">developing </w:t>
      </w:r>
      <w:r w:rsidR="009E21D7" w:rsidRPr="00B670FC">
        <w:t xml:space="preserve">incident ESRD </w:t>
      </w:r>
      <w:r w:rsidR="007919B1" w:rsidRPr="00B670FC">
        <w:t xml:space="preserve">(HR </w:t>
      </w:r>
      <w:r w:rsidR="005A54F4" w:rsidRPr="00B670FC">
        <w:t>1.70</w:t>
      </w:r>
      <w:r w:rsidR="007919B1" w:rsidRPr="00B670FC">
        <w:t>, 95%CI 1.</w:t>
      </w:r>
      <w:r w:rsidR="005A54F4" w:rsidRPr="00B670FC">
        <w:t>19</w:t>
      </w:r>
      <w:r w:rsidR="007919B1" w:rsidRPr="00B670FC">
        <w:t>-</w:t>
      </w:r>
      <w:r w:rsidR="005A54F4" w:rsidRPr="00B670FC">
        <w:t>2.43</w:t>
      </w:r>
      <w:r w:rsidR="007919B1" w:rsidRPr="00B670FC">
        <w:t>, P</w:t>
      </w:r>
      <w:r w:rsidR="0007211D" w:rsidRPr="00B670FC">
        <w:t>=</w:t>
      </w:r>
      <w:r w:rsidR="007919B1" w:rsidRPr="00B670FC">
        <w:t>0.00</w:t>
      </w:r>
      <w:r w:rsidR="0007211D" w:rsidRPr="00B670FC">
        <w:t>4</w:t>
      </w:r>
      <w:r w:rsidR="007919B1" w:rsidRPr="00B670FC">
        <w:t>)</w:t>
      </w:r>
      <w:r w:rsidR="000E1345" w:rsidRPr="00B670FC">
        <w:t xml:space="preserve"> in participants with SLD</w:t>
      </w:r>
      <w:r w:rsidR="00266F71" w:rsidRPr="00B670FC">
        <w:t xml:space="preserve"> (</w:t>
      </w:r>
      <w:r w:rsidR="00266F71" w:rsidRPr="00B670FC">
        <w:rPr>
          <w:b/>
        </w:rPr>
        <w:t xml:space="preserve">Table </w:t>
      </w:r>
      <w:r w:rsidR="00A6660C" w:rsidRPr="00B670FC">
        <w:rPr>
          <w:b/>
        </w:rPr>
        <w:t>6</w:t>
      </w:r>
      <w:r w:rsidR="00266F71" w:rsidRPr="00B670FC">
        <w:t>).</w:t>
      </w:r>
      <w:r w:rsidR="009D5976" w:rsidRPr="00B670FC">
        <w:t xml:space="preserve"> </w:t>
      </w:r>
      <w:r w:rsidR="00E4384E" w:rsidRPr="00B670FC">
        <w:t xml:space="preserve">It is </w:t>
      </w:r>
      <w:r w:rsidR="00B85AF3" w:rsidRPr="00B670FC">
        <w:t xml:space="preserve">also </w:t>
      </w:r>
      <w:r w:rsidR="00E4384E" w:rsidRPr="00B670FC">
        <w:t>important to note that only 8 participants with SLD and advanced liver fibrosis (FIB-4 &gt;2.67) developed incident ESRD during the follow-up</w:t>
      </w:r>
      <w:r w:rsidR="007A12BB" w:rsidRPr="00B670FC">
        <w:t>.</w:t>
      </w:r>
    </w:p>
    <w:p w14:paraId="2F2B05E4" w14:textId="77777777" w:rsidR="007B52DA" w:rsidRPr="00B670FC" w:rsidRDefault="007B52DA" w:rsidP="00896174">
      <w:pPr>
        <w:spacing w:line="480" w:lineRule="auto"/>
        <w:rPr>
          <w:b/>
          <w:bCs/>
          <w:sz w:val="28"/>
          <w:szCs w:val="28"/>
        </w:rPr>
      </w:pPr>
    </w:p>
    <w:p w14:paraId="7702F062" w14:textId="6BC5D946" w:rsidR="002A76E6" w:rsidRPr="00B670FC" w:rsidRDefault="002A76E6" w:rsidP="00896174">
      <w:pPr>
        <w:spacing w:line="480" w:lineRule="auto"/>
        <w:rPr>
          <w:b/>
          <w:bCs/>
          <w:sz w:val="28"/>
          <w:szCs w:val="28"/>
        </w:rPr>
      </w:pPr>
      <w:r w:rsidRPr="00B670FC">
        <w:rPr>
          <w:b/>
          <w:bCs/>
          <w:sz w:val="28"/>
          <w:szCs w:val="28"/>
        </w:rPr>
        <w:t>Discussion</w:t>
      </w:r>
    </w:p>
    <w:p w14:paraId="77CE606A" w14:textId="2BF7E9D6" w:rsidR="0038497B" w:rsidRPr="00B670FC" w:rsidRDefault="00C617DF" w:rsidP="00E6187B">
      <w:pPr>
        <w:spacing w:line="480" w:lineRule="auto"/>
      </w:pPr>
      <w:r w:rsidRPr="00B670FC">
        <w:t xml:space="preserve">Using the </w:t>
      </w:r>
      <w:r w:rsidR="00CD5B8E" w:rsidRPr="00B670FC">
        <w:t xml:space="preserve">large </w:t>
      </w:r>
      <w:r w:rsidRPr="00B670FC">
        <w:t>UKBB database</w:t>
      </w:r>
      <w:r w:rsidR="00945DEE" w:rsidRPr="00B670FC">
        <w:t>, we show</w:t>
      </w:r>
      <w:r w:rsidR="00E36F2B" w:rsidRPr="00B670FC">
        <w:t xml:space="preserve"> for the first time</w:t>
      </w:r>
      <w:r w:rsidR="00945DEE" w:rsidRPr="00B670FC">
        <w:t xml:space="preserve"> that </w:t>
      </w:r>
      <w:r w:rsidR="00E17EB6" w:rsidRPr="00B670FC">
        <w:t xml:space="preserve">the risk of </w:t>
      </w:r>
      <w:r w:rsidR="00CD5B8E" w:rsidRPr="00B670FC">
        <w:t xml:space="preserve">prevalent </w:t>
      </w:r>
      <w:r w:rsidR="00E17EB6" w:rsidRPr="00B670FC">
        <w:t xml:space="preserve">CKD in participants with SLD </w:t>
      </w:r>
      <w:r w:rsidR="00E36F2B" w:rsidRPr="00B670FC">
        <w:t>increases</w:t>
      </w:r>
      <w:r w:rsidR="00631ADB" w:rsidRPr="00B670FC">
        <w:t xml:space="preserve"> with </w:t>
      </w:r>
      <w:r w:rsidR="00E36F2B" w:rsidRPr="00B670FC">
        <w:t>increasing numbers of MetS traits.</w:t>
      </w:r>
      <w:r w:rsidR="00E17EB6" w:rsidRPr="00B670FC">
        <w:t xml:space="preserve"> In participants with SLD and only one MetS</w:t>
      </w:r>
      <w:r w:rsidR="0061467D" w:rsidRPr="00B670FC">
        <w:t xml:space="preserve"> trait</w:t>
      </w:r>
      <w:r w:rsidR="00E17EB6" w:rsidRPr="00B670FC">
        <w:t xml:space="preserve"> (</w:t>
      </w:r>
      <w:r w:rsidR="00EC2667" w:rsidRPr="00B670FC">
        <w:t xml:space="preserve">the </w:t>
      </w:r>
      <w:r w:rsidR="00E17EB6" w:rsidRPr="00B670FC">
        <w:t xml:space="preserve">minimum requirement </w:t>
      </w:r>
      <w:r w:rsidR="00FC280C" w:rsidRPr="00B670FC">
        <w:t xml:space="preserve">to </w:t>
      </w:r>
      <w:r w:rsidR="00E36F2B" w:rsidRPr="00B670FC">
        <w:t>assign</w:t>
      </w:r>
      <w:r w:rsidR="00FC280C" w:rsidRPr="00B670FC">
        <w:t xml:space="preserve"> a </w:t>
      </w:r>
      <w:r w:rsidR="00E17EB6" w:rsidRPr="00B670FC">
        <w:t xml:space="preserve">MASLD diagnosis), only the presence of hypertension or </w:t>
      </w:r>
      <w:r w:rsidR="003A50F6" w:rsidRPr="00B670FC">
        <w:t>dysglycaemia</w:t>
      </w:r>
      <w:r w:rsidR="00E17EB6" w:rsidRPr="00B670FC">
        <w:t xml:space="preserve">/T2DM was independently associated with an increased risk of </w:t>
      </w:r>
      <w:r w:rsidR="00CD5B8E" w:rsidRPr="00B670FC">
        <w:t xml:space="preserve">prevalent </w:t>
      </w:r>
      <w:r w:rsidR="00E17EB6" w:rsidRPr="00B670FC">
        <w:t>CKD. Moreover, we show that</w:t>
      </w:r>
      <w:r w:rsidR="005C1862" w:rsidRPr="00B670FC">
        <w:t xml:space="preserve"> the</w:t>
      </w:r>
      <w:r w:rsidR="00E17EB6" w:rsidRPr="00B670FC">
        <w:t xml:space="preserve"> risk of CKD is</w:t>
      </w:r>
      <w:r w:rsidR="00E36F2B" w:rsidRPr="00B670FC">
        <w:t xml:space="preserve"> markedly increased with the presence of all five MetS traits </w:t>
      </w:r>
      <w:r w:rsidR="00FD49CA" w:rsidRPr="00B670FC">
        <w:t>and is</w:t>
      </w:r>
      <w:r w:rsidR="00E17EB6" w:rsidRPr="00B670FC">
        <w:t xml:space="preserve"> </w:t>
      </w:r>
      <w:r w:rsidR="00CD5B8E" w:rsidRPr="00B670FC">
        <w:t xml:space="preserve">the </w:t>
      </w:r>
      <w:r w:rsidR="00E17EB6" w:rsidRPr="00B670FC">
        <w:t xml:space="preserve">highest in participants with a combination of SLD, MetS and </w:t>
      </w:r>
      <w:r w:rsidR="000E1345" w:rsidRPr="00B670FC">
        <w:t xml:space="preserve">significant </w:t>
      </w:r>
      <w:r w:rsidR="00E17EB6" w:rsidRPr="00B670FC">
        <w:t>liver fibrosis (</w:t>
      </w:r>
      <w:r w:rsidR="00CD5B8E" w:rsidRPr="00B670FC">
        <w:t>FIB-4 &gt;2.67</w:t>
      </w:r>
      <w:r w:rsidR="00E17EB6" w:rsidRPr="00B670FC">
        <w:t xml:space="preserve">). </w:t>
      </w:r>
      <w:r w:rsidR="00FC280C" w:rsidRPr="00B670FC">
        <w:t xml:space="preserve">Finally, </w:t>
      </w:r>
      <w:r w:rsidR="00BE7969" w:rsidRPr="00B670FC">
        <w:t xml:space="preserve">we also show </w:t>
      </w:r>
      <w:r w:rsidR="00FC280C" w:rsidRPr="00B670FC">
        <w:t xml:space="preserve">that </w:t>
      </w:r>
      <w:r w:rsidR="00A33565" w:rsidRPr="00B670FC">
        <w:t xml:space="preserve">the presence of </w:t>
      </w:r>
      <w:r w:rsidR="00FC280C" w:rsidRPr="00B670FC">
        <w:t>MetS</w:t>
      </w:r>
      <w:r w:rsidR="00D46A5C" w:rsidRPr="00B670FC">
        <w:t xml:space="preserve"> </w:t>
      </w:r>
      <w:r w:rsidR="00FC280C" w:rsidRPr="00B670FC">
        <w:t>in participants with SLD is</w:t>
      </w:r>
      <w:r w:rsidR="006A7AD1" w:rsidRPr="00B670FC">
        <w:t xml:space="preserve"> strongly and</w:t>
      </w:r>
      <w:r w:rsidR="00FC280C" w:rsidRPr="00B670FC">
        <w:t xml:space="preserve"> independently associated with an increased risk of </w:t>
      </w:r>
      <w:r w:rsidR="00BE7969" w:rsidRPr="00B670FC">
        <w:t xml:space="preserve">developing </w:t>
      </w:r>
      <w:r w:rsidR="00FC280C" w:rsidRPr="00B670FC">
        <w:t>incident ESRD</w:t>
      </w:r>
      <w:r w:rsidR="00BE7969" w:rsidRPr="00B670FC">
        <w:t xml:space="preserve"> during a median follow-up of 13.6 years</w:t>
      </w:r>
      <w:r w:rsidR="00FC280C" w:rsidRPr="00B670FC">
        <w:t xml:space="preserve">. </w:t>
      </w:r>
    </w:p>
    <w:p w14:paraId="4350C6D8" w14:textId="6A04ADCC" w:rsidR="00613B7E" w:rsidRPr="00B670FC" w:rsidRDefault="0038497B" w:rsidP="00E6187B">
      <w:pPr>
        <w:spacing w:line="480" w:lineRule="auto"/>
      </w:pPr>
      <w:r w:rsidRPr="00B670FC">
        <w:t xml:space="preserve">Our findings </w:t>
      </w:r>
      <w:r w:rsidR="00C875FC" w:rsidRPr="00B670FC">
        <w:t xml:space="preserve">show </w:t>
      </w:r>
      <w:r w:rsidRPr="00B670FC">
        <w:t>the significant</w:t>
      </w:r>
      <w:r w:rsidR="006A7AD1" w:rsidRPr="00B670FC">
        <w:t xml:space="preserve"> and marked</w:t>
      </w:r>
      <w:r w:rsidRPr="00B670FC">
        <w:t xml:space="preserve"> impact of MetS trait numbers on CKD risk and highlight an important limitation of the single MetS trait ‘MASLD model’ to adequately capture the heterogeneity of the different sub-groups of MASLD on the risk of CKD and ESRD.</w:t>
      </w:r>
      <w:r w:rsidR="00C875FC" w:rsidRPr="00B670FC">
        <w:t xml:space="preserve"> We </w:t>
      </w:r>
      <w:r w:rsidR="00C17EEC" w:rsidRPr="00B670FC">
        <w:t>validated</w:t>
      </w:r>
      <w:r w:rsidR="00C875FC" w:rsidRPr="00B670FC">
        <w:t xml:space="preserve"> </w:t>
      </w:r>
      <w:r w:rsidR="00987FA0" w:rsidRPr="00B670FC">
        <w:t xml:space="preserve">our data </w:t>
      </w:r>
      <w:r w:rsidR="005F4621" w:rsidRPr="00B670FC">
        <w:t xml:space="preserve">by </w:t>
      </w:r>
      <w:r w:rsidR="00987FA0" w:rsidRPr="00B670FC">
        <w:t>showing the</w:t>
      </w:r>
      <w:r w:rsidR="00C875FC" w:rsidRPr="00B670FC">
        <w:t xml:space="preserve"> positive association between the number of MetS traits/the presence of MetS </w:t>
      </w:r>
      <w:r w:rsidR="00C875FC" w:rsidRPr="00B670FC">
        <w:lastRenderedPageBreak/>
        <w:t>and the risk of prevalent CKD in participants with SLD using the highly sensitive MRI liver PDFF measurements.</w:t>
      </w:r>
      <w:r w:rsidR="00D61F9B" w:rsidRPr="00B670FC">
        <w:t xml:space="preserve"> </w:t>
      </w:r>
      <w:bookmarkStart w:id="5" w:name="_Hlk177728470"/>
      <w:r w:rsidR="00D61F9B" w:rsidRPr="00B670FC">
        <w:t xml:space="preserve">Our findings also support the notion that people with SLD and two MetS traits are at a higher risk of MASLD complications compared to those with SLD and only one MetS trait (N.B the minimum required for a MASLD diagnosis to be made supporting recent work from others </w:t>
      </w:r>
      <w:r w:rsidR="00D61F9B" w:rsidRPr="00B670FC">
        <w:fldChar w:fldCharType="begin"/>
      </w:r>
      <w:r w:rsidR="00D61F9B" w:rsidRPr="00B670FC">
        <w:instrText xml:space="preserve"> ADDIN EN.CITE &lt;EndNote&gt;&lt;Cite&gt;&lt;Author&gt;Huang&lt;/Author&gt;&lt;Year&gt;2024&lt;/Year&gt;&lt;RecNum&gt;1669&lt;/RecNum&gt;&lt;DisplayText&gt;&lt;style face="superscript"&gt;18&lt;/style&gt;&lt;/DisplayText&gt;&lt;record&gt;&lt;rec-number&gt;1669&lt;/rec-number&gt;&lt;foreign-keys&gt;&lt;key app="EN" db-id="rv92sxse8xfx2xeta08p9rxqvdzp2z0aer2f" timestamp="1726832351"&gt;1669&lt;/key&gt;&lt;/foreign-keys&gt;&lt;ref-type name="Journal Article"&gt;17&lt;/ref-type&gt;&lt;contributors&gt;&lt;authors&gt;&lt;author&gt;Huang, H. K.&lt;/author&gt;&lt;author&gt;Li, Y. M.&lt;/author&gt;&lt;author&gt;Xu, C. F.&lt;/author&gt;&lt;/authors&gt;&lt;/contributors&gt;&lt;auth-address&gt;Department of Gastroenterology, Zhejiang Provincial Clinical Research Center for Digestive Diseases, the First Affiliated Hospital, Zhejiang University School of Medicine, Hangzhou 310003, China.&amp;#xD;Department of Gastroenterology, Zhejiang Provincial Clinical Research Center for Digestive Diseases, the First Affiliated Hospital, Zhejiang University School of Medicine, Hangzhou 310003, China. Electronic address: xiaofu@zju.edu.cn.&lt;/auth-address&gt;&lt;titles&gt;&lt;title&gt;Pre-MASLD: Should it be defined separately?&lt;/title&gt;&lt;secondary-title&gt;Hepatobiliary Pancreat Dis Int&lt;/secondary-title&gt;&lt;/titles&gt;&lt;periodical&gt;&lt;full-title&gt;Hepatobiliary Pancreat Dis Int&lt;/full-title&gt;&lt;/periodical&gt;&lt;pages&gt;1-3&lt;/pages&gt;&lt;volume&gt;23&lt;/volume&gt;&lt;number&gt;1&lt;/number&gt;&lt;edition&gt;20231010&lt;/edition&gt;&lt;dates&gt;&lt;year&gt;2024&lt;/year&gt;&lt;pub-dates&gt;&lt;date&gt;Feb&lt;/date&gt;&lt;/pub-dates&gt;&lt;/dates&gt;&lt;isbn&gt;1499-3872 (Print)&lt;/isbn&gt;&lt;accession-num&gt;37838529&lt;/accession-num&gt;&lt;urls&gt;&lt;/urls&gt;&lt;electronic-resource-num&gt;10.1016/j.hbpd.2023.10.003&lt;/electronic-resource-num&gt;&lt;remote-database-provider&gt;NLM&lt;/remote-database-provider&gt;&lt;language&gt;eng&lt;/language&gt;&lt;/record&gt;&lt;/Cite&gt;&lt;/EndNote&gt;</w:instrText>
      </w:r>
      <w:r w:rsidR="00D61F9B" w:rsidRPr="00B670FC">
        <w:fldChar w:fldCharType="separate"/>
      </w:r>
      <w:r w:rsidR="00D61F9B" w:rsidRPr="00B670FC">
        <w:rPr>
          <w:noProof/>
          <w:vertAlign w:val="superscript"/>
        </w:rPr>
        <w:t>18</w:t>
      </w:r>
      <w:r w:rsidR="00D61F9B" w:rsidRPr="00B670FC">
        <w:fldChar w:fldCharType="end"/>
      </w:r>
      <w:r w:rsidR="00D61F9B" w:rsidRPr="00B670FC">
        <w:t xml:space="preserve">. </w:t>
      </w:r>
      <w:bookmarkEnd w:id="5"/>
      <w:r w:rsidR="00F77E45" w:rsidRPr="00B670FC">
        <w:t xml:space="preserve">Importantly, </w:t>
      </w:r>
      <w:r w:rsidR="00212D42" w:rsidRPr="00B670FC">
        <w:t>we show</w:t>
      </w:r>
      <w:r w:rsidR="00E72B47" w:rsidRPr="00B670FC">
        <w:t>ed</w:t>
      </w:r>
      <w:r w:rsidR="00212D42" w:rsidRPr="00B670FC">
        <w:t xml:space="preserve"> that the risk of </w:t>
      </w:r>
      <w:r w:rsidR="00E72B47" w:rsidRPr="00B670FC">
        <w:t xml:space="preserve">prevalent </w:t>
      </w:r>
      <w:r w:rsidR="00212D42" w:rsidRPr="00B670FC">
        <w:t xml:space="preserve">CKD is </w:t>
      </w:r>
      <w:r w:rsidR="00E72B47" w:rsidRPr="00B670FC">
        <w:t xml:space="preserve">the </w:t>
      </w:r>
      <w:r w:rsidR="00212D42" w:rsidRPr="00B670FC">
        <w:t>highest in participants with a combination of SLD, MetS</w:t>
      </w:r>
      <w:r w:rsidR="003A50F6" w:rsidRPr="00B670FC">
        <w:t>,</w:t>
      </w:r>
      <w:r w:rsidR="00212D42" w:rsidRPr="00B670FC">
        <w:t xml:space="preserve"> and </w:t>
      </w:r>
      <w:r w:rsidR="00CE29CA" w:rsidRPr="00B670FC">
        <w:t xml:space="preserve">significant </w:t>
      </w:r>
      <w:r w:rsidR="00212D42" w:rsidRPr="00B670FC">
        <w:t>liver fibrosis when compared to participants without any of the</w:t>
      </w:r>
      <w:r w:rsidR="00CE29CA" w:rsidRPr="00B670FC">
        <w:t>se</w:t>
      </w:r>
      <w:r w:rsidR="00212D42" w:rsidRPr="00B670FC">
        <w:t xml:space="preserve"> risk factors</w:t>
      </w:r>
      <w:r w:rsidR="00987FA0" w:rsidRPr="00B670FC">
        <w:t>, and even after all adjustments</w:t>
      </w:r>
      <w:r w:rsidR="005F4621" w:rsidRPr="00B670FC">
        <w:t>,</w:t>
      </w:r>
      <w:r w:rsidR="00987FA0" w:rsidRPr="00B670FC">
        <w:t xml:space="preserve"> there was an approximate 4.3</w:t>
      </w:r>
      <w:r w:rsidR="005F4621" w:rsidRPr="00B670FC">
        <w:t>-</w:t>
      </w:r>
      <w:r w:rsidR="00987FA0" w:rsidRPr="00B670FC">
        <w:t xml:space="preserve">fold increase in </w:t>
      </w:r>
      <w:r w:rsidR="005F4621" w:rsidRPr="00B670FC">
        <w:t xml:space="preserve">the </w:t>
      </w:r>
      <w:r w:rsidR="00987FA0" w:rsidRPr="00B670FC">
        <w:t>risk of CKD</w:t>
      </w:r>
      <w:r w:rsidR="00C17EEC" w:rsidRPr="00B670FC">
        <w:t xml:space="preserve">. </w:t>
      </w:r>
      <w:r w:rsidR="00502522" w:rsidRPr="00B670FC">
        <w:t xml:space="preserve">Moreover, using a longitudinal study design, </w:t>
      </w:r>
      <w:r w:rsidR="009D794C" w:rsidRPr="00B670FC">
        <w:t xml:space="preserve">we found that the </w:t>
      </w:r>
      <w:r w:rsidR="00502522" w:rsidRPr="00B670FC">
        <w:t>presence of MetS in people with SLD also increase</w:t>
      </w:r>
      <w:r w:rsidR="009D794C" w:rsidRPr="00B670FC">
        <w:t>d</w:t>
      </w:r>
      <w:r w:rsidR="00502522" w:rsidRPr="00B670FC">
        <w:t xml:space="preserve"> the risk of incident ESRD even after adjusting for any pre-existing evidence of CKD. </w:t>
      </w:r>
      <w:r w:rsidR="00A33565" w:rsidRPr="00B670FC">
        <w:t xml:space="preserve">These findings highlight an important high-risk </w:t>
      </w:r>
      <w:r w:rsidR="006A7AD1" w:rsidRPr="00B670FC">
        <w:t>sub-</w:t>
      </w:r>
      <w:r w:rsidR="00A33565" w:rsidRPr="00B670FC">
        <w:t>group</w:t>
      </w:r>
      <w:r w:rsidR="006A7AD1" w:rsidRPr="00B670FC">
        <w:t xml:space="preserve"> of patients with MASLD</w:t>
      </w:r>
      <w:r w:rsidR="00A33565" w:rsidRPr="00B670FC">
        <w:t xml:space="preserve"> (i.e. </w:t>
      </w:r>
      <w:r w:rsidR="006A7AD1" w:rsidRPr="00B670FC">
        <w:t xml:space="preserve">those </w:t>
      </w:r>
      <w:r w:rsidR="00A33565" w:rsidRPr="00B670FC">
        <w:t xml:space="preserve">patients with MASLD </w:t>
      </w:r>
      <w:r w:rsidR="006A7AD1" w:rsidRPr="00B670FC">
        <w:t>who have</w:t>
      </w:r>
      <w:r w:rsidR="00A33565" w:rsidRPr="00B670FC">
        <w:t xml:space="preserve"> multiple MetS traits and a high</w:t>
      </w:r>
      <w:r w:rsidR="006A7AD1" w:rsidRPr="00B670FC">
        <w:t xml:space="preserve"> probability of advanced </w:t>
      </w:r>
      <w:r w:rsidR="00A33565" w:rsidRPr="00B670FC">
        <w:t>liver fibrosis) where targeted CKD screening and interventions could be implemented with a potential high cost-effectiveness.</w:t>
      </w:r>
    </w:p>
    <w:p w14:paraId="75D913C8" w14:textId="679423F9" w:rsidR="00502522" w:rsidRPr="00B670FC" w:rsidRDefault="00D50935" w:rsidP="00E6187B">
      <w:pPr>
        <w:spacing w:line="480" w:lineRule="auto"/>
      </w:pPr>
      <w:r w:rsidRPr="00B670FC">
        <w:t>O</w:t>
      </w:r>
      <w:r w:rsidR="00756DD3" w:rsidRPr="00B670FC">
        <w:t>ur analys</w:t>
      </w:r>
      <w:r w:rsidR="00D00FC6" w:rsidRPr="00B670FC">
        <w:t>e</w:t>
      </w:r>
      <w:r w:rsidR="00756DD3" w:rsidRPr="00B670FC">
        <w:t xml:space="preserve">s indicate that of the five MetS traits, </w:t>
      </w:r>
      <w:r w:rsidRPr="00B670FC">
        <w:t xml:space="preserve">only </w:t>
      </w:r>
      <w:r w:rsidR="00756DD3" w:rsidRPr="00B670FC">
        <w:t>hypertension</w:t>
      </w:r>
      <w:r w:rsidR="00E21089" w:rsidRPr="00B670FC">
        <w:t xml:space="preserve"> and</w:t>
      </w:r>
      <w:r w:rsidRPr="00B670FC">
        <w:t xml:space="preserve"> </w:t>
      </w:r>
      <w:r w:rsidR="00137E9B" w:rsidRPr="00B670FC">
        <w:t>dysglycaemia</w:t>
      </w:r>
      <w:r w:rsidR="00756DD3" w:rsidRPr="00B670FC">
        <w:t>/T2D significantly increase</w:t>
      </w:r>
      <w:r w:rsidR="00E21089" w:rsidRPr="00B670FC">
        <w:t>d</w:t>
      </w:r>
      <w:r w:rsidR="00756DD3" w:rsidRPr="00B670FC">
        <w:t xml:space="preserve"> the risk of </w:t>
      </w:r>
      <w:r w:rsidR="00B82E96" w:rsidRPr="00B670FC">
        <w:t xml:space="preserve">prevalent </w:t>
      </w:r>
      <w:r w:rsidR="00756DD3" w:rsidRPr="00B670FC">
        <w:t>CKD in participants with SLD</w:t>
      </w:r>
      <w:r w:rsidR="00A33565" w:rsidRPr="00B670FC">
        <w:t xml:space="preserve"> </w:t>
      </w:r>
      <w:r w:rsidR="00DF3A05" w:rsidRPr="00B670FC">
        <w:t>who had</w:t>
      </w:r>
      <w:r w:rsidR="00B54B69" w:rsidRPr="00B670FC">
        <w:t xml:space="preserve"> </w:t>
      </w:r>
      <w:r w:rsidR="00A33565" w:rsidRPr="00B670FC">
        <w:t>only one MetS trait (</w:t>
      </w:r>
      <w:r w:rsidR="00DF3A05" w:rsidRPr="00B670FC">
        <w:t xml:space="preserve">i.e. </w:t>
      </w:r>
      <w:r w:rsidR="00A33565" w:rsidRPr="00B670FC">
        <w:t xml:space="preserve">the minimum requirement to assign a MASLD diagnosis) </w:t>
      </w:r>
      <w:r w:rsidR="00A33565" w:rsidRPr="00B670FC">
        <w:fldChar w:fldCharType="begin">
          <w:fldData xml:space="preserve">PEVuZE5vdGU+PENpdGU+PEF1dGhvcj5SaW5lbGxhPC9BdXRob3I+PFllYXI+MjAyMzwvWWVhcj48
UmVjTnVtPjEzMzA8L1JlY051bT48RGlzcGxheVRleHQ+PHN0eWxlIGZhY2U9InN1cGVyc2NyaXB0
Ij4x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00A33565" w:rsidRPr="00B670FC">
        <w:instrText xml:space="preserve"> ADDIN EN.CITE </w:instrText>
      </w:r>
      <w:r w:rsidR="00A33565" w:rsidRPr="00B670FC">
        <w:fldChar w:fldCharType="begin">
          <w:fldData xml:space="preserve">PEVuZE5vdGU+PENpdGU+PEF1dGhvcj5SaW5lbGxhPC9BdXRob3I+PFllYXI+MjAyMzwvWWVhcj48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Vbml2ZXJzaXR5IG9mIENhbGlmb3JuaWEsIFNhbiBEaWVnbywgU2FuIERpZWdv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==
</w:fldData>
        </w:fldChar>
      </w:r>
      <w:r w:rsidR="00A33565" w:rsidRPr="00B670FC">
        <w:instrText xml:space="preserve"> ADDIN EN.CITE.DATA </w:instrText>
      </w:r>
      <w:r w:rsidR="00A33565" w:rsidRPr="00B670FC">
        <w:fldChar w:fldCharType="end"/>
      </w:r>
      <w:r w:rsidR="00A33565" w:rsidRPr="00B670FC">
        <w:fldChar w:fldCharType="separate"/>
      </w:r>
      <w:r w:rsidR="00A33565" w:rsidRPr="00B670FC">
        <w:rPr>
          <w:noProof/>
          <w:vertAlign w:val="superscript"/>
        </w:rPr>
        <w:t>1</w:t>
      </w:r>
      <w:r w:rsidR="00A33565" w:rsidRPr="00B670FC">
        <w:fldChar w:fldCharType="end"/>
      </w:r>
      <w:r w:rsidR="009D794C" w:rsidRPr="00B670FC">
        <w:t>.</w:t>
      </w:r>
      <w:r w:rsidR="00C84CBD" w:rsidRPr="00B670FC">
        <w:t xml:space="preserve"> </w:t>
      </w:r>
      <w:bookmarkStart w:id="6" w:name="_Hlk178000221"/>
      <w:r w:rsidR="004463CF" w:rsidRPr="00B670FC">
        <w:t xml:space="preserve">This was further supported by our observation that the combination of dysglycaemia/T2DM and hypertension contributed a larger amount towards the total MetS trait burden in people with SLD and CKD compared to those with SLD but without CKD. </w:t>
      </w:r>
      <w:bookmarkEnd w:id="6"/>
      <w:r w:rsidR="0097482A" w:rsidRPr="00B670FC">
        <w:t>It is well-established that hypertension and T2D are important risk factors for the development of CKD and ESRD</w:t>
      </w:r>
      <w:r w:rsidR="00E16352" w:rsidRPr="00B670FC">
        <w:t>.</w:t>
      </w:r>
      <w:r w:rsidR="0097482A" w:rsidRPr="00B670FC">
        <w:fldChar w:fldCharType="begin">
          <w:fldData xml:space="preserve">PEVuZE5vdGU+PENpdGU+PEF1dGhvcj5NYW50b3Zhbmk8L0F1dGhvcj48WWVhcj4yMDIyPC9ZZWFy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L2FsdC1wZXJpb2RpY2FsPjxwYWdlcz43ODUtODAxPC9w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</w:fldData>
        </w:fldChar>
      </w:r>
      <w:r w:rsidR="00D61F9B" w:rsidRPr="00B670FC">
        <w:instrText xml:space="preserve"> ADDIN EN.CITE </w:instrText>
      </w:r>
      <w:r w:rsidR="00D61F9B" w:rsidRPr="00B670FC">
        <w:fldChar w:fldCharType="begin">
          <w:fldData xml:space="preserve">PEVuZE5vdGU+PENpdGU+PEF1dGhvcj5NYW50b3Zhbmk8L0F1dGhvcj48WWVhcj4yMDIyPC9ZZWFy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L2FsdC1wZXJpb2RpY2FsPjxwYWdlcz43ODUtODAxPC9w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</w:fldData>
        </w:fldChar>
      </w:r>
      <w:r w:rsidR="00D61F9B" w:rsidRPr="00B670FC">
        <w:instrText xml:space="preserve"> ADDIN EN.CITE.DATA </w:instrText>
      </w:r>
      <w:r w:rsidR="00D61F9B" w:rsidRPr="00B670FC">
        <w:fldChar w:fldCharType="end"/>
      </w:r>
      <w:r w:rsidR="0097482A" w:rsidRPr="00B670FC">
        <w:fldChar w:fldCharType="separate"/>
      </w:r>
      <w:r w:rsidR="00D61F9B" w:rsidRPr="00B670FC">
        <w:rPr>
          <w:noProof/>
          <w:vertAlign w:val="superscript"/>
        </w:rPr>
        <w:t>8,19</w:t>
      </w:r>
      <w:r w:rsidR="0097482A" w:rsidRPr="00B670FC">
        <w:fldChar w:fldCharType="end"/>
      </w:r>
      <w:r w:rsidR="0097482A" w:rsidRPr="00B670FC">
        <w:t xml:space="preserve"> </w:t>
      </w:r>
      <w:r w:rsidR="00A33565" w:rsidRPr="00B670FC">
        <w:t>Indeed, m</w:t>
      </w:r>
      <w:r w:rsidR="00295024" w:rsidRPr="00B670FC">
        <w:t>eta-analysis of eleven studies carried out in 2011 indicated that hypertension and impaired fasting glucose were both associated with an increased risk of CKD</w:t>
      </w:r>
      <w:r w:rsidR="00E16352" w:rsidRPr="00B670FC">
        <w:t>.</w:t>
      </w:r>
      <w:r w:rsidR="00295024" w:rsidRPr="00B670FC">
        <w:fldChar w:fldCharType="begin">
          <w:fldData xml:space="preserve">PEVuZE5vdGU+PENpdGU+PEF1dGhvcj5UaG9tYXM8L0F1dGhvcj48WWVhcj4yMDExPC9ZZWFyPjxS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</w:fldData>
        </w:fldChar>
      </w:r>
      <w:r w:rsidR="00D61F9B" w:rsidRPr="00B670FC">
        <w:instrText xml:space="preserve"> ADDIN EN.CITE </w:instrText>
      </w:r>
      <w:r w:rsidR="00D61F9B" w:rsidRPr="00B670FC">
        <w:fldChar w:fldCharType="begin">
          <w:fldData xml:space="preserve">PEVuZE5vdGU+PENpdGU+PEF1dGhvcj5UaG9tYXM8L0F1dGhvcj48WWVhcj4yMDExPC9ZZWFyPjxS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</w:fldData>
        </w:fldChar>
      </w:r>
      <w:r w:rsidR="00D61F9B" w:rsidRPr="00B670FC">
        <w:instrText xml:space="preserve"> ADDIN EN.CITE.DATA </w:instrText>
      </w:r>
      <w:r w:rsidR="00D61F9B" w:rsidRPr="00B670FC">
        <w:fldChar w:fldCharType="end"/>
      </w:r>
      <w:r w:rsidR="00295024" w:rsidRPr="00B670FC">
        <w:fldChar w:fldCharType="separate"/>
      </w:r>
      <w:r w:rsidR="00D61F9B" w:rsidRPr="00B670FC">
        <w:rPr>
          <w:noProof/>
          <w:vertAlign w:val="superscript"/>
        </w:rPr>
        <w:t>20</w:t>
      </w:r>
      <w:r w:rsidR="00295024" w:rsidRPr="00B670FC">
        <w:fldChar w:fldCharType="end"/>
      </w:r>
      <w:r w:rsidR="00295024" w:rsidRPr="00B670FC">
        <w:t xml:space="preserve"> </w:t>
      </w:r>
      <w:r w:rsidR="00D05225" w:rsidRPr="00B670FC">
        <w:t>Similarly, hypertension was associated with a</w:t>
      </w:r>
      <w:r w:rsidR="00A9601B" w:rsidRPr="00B670FC">
        <w:t>n accelerated decline in</w:t>
      </w:r>
      <w:r w:rsidR="00D05225" w:rsidRPr="00B670FC">
        <w:t xml:space="preserve"> renal function over a 3-year follow-up in a general population cohort</w:t>
      </w:r>
      <w:r w:rsidR="00E16352" w:rsidRPr="00B670FC">
        <w:t>.</w:t>
      </w:r>
      <w:r w:rsidR="00D05225" w:rsidRPr="00B670FC">
        <w:fldChar w:fldCharType="begin">
          <w:fldData xml:space="preserve">PEVuZE5vdGU+PENpdGU+PEF1dGhvcj5ZdTwvQXV0aG9yPjxZZWFyPjIwMTk8L1llYXI+PFJlY051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</w:fldData>
        </w:fldChar>
      </w:r>
      <w:r w:rsidR="00D61F9B" w:rsidRPr="00B670FC">
        <w:instrText xml:space="preserve"> ADDIN EN.CITE </w:instrText>
      </w:r>
      <w:r w:rsidR="00D61F9B" w:rsidRPr="00B670FC">
        <w:fldChar w:fldCharType="begin">
          <w:fldData xml:space="preserve">PEVuZE5vdGU+PENpdGU+PEF1dGhvcj5ZdTwvQXV0aG9yPjxZZWFyPjIwMTk8L1llYXI+PFJlY051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</w:fldData>
        </w:fldChar>
      </w:r>
      <w:r w:rsidR="00D61F9B" w:rsidRPr="00B670FC">
        <w:instrText xml:space="preserve"> ADDIN EN.CITE.DATA </w:instrText>
      </w:r>
      <w:r w:rsidR="00D61F9B" w:rsidRPr="00B670FC">
        <w:fldChar w:fldCharType="end"/>
      </w:r>
      <w:r w:rsidR="00D05225" w:rsidRPr="00B670FC">
        <w:fldChar w:fldCharType="separate"/>
      </w:r>
      <w:r w:rsidR="00D61F9B" w:rsidRPr="00B670FC">
        <w:rPr>
          <w:noProof/>
          <w:vertAlign w:val="superscript"/>
        </w:rPr>
        <w:t>21</w:t>
      </w:r>
      <w:r w:rsidR="00D05225" w:rsidRPr="00B670FC">
        <w:fldChar w:fldCharType="end"/>
      </w:r>
      <w:r w:rsidR="00D05225" w:rsidRPr="00B670FC">
        <w:t xml:space="preserve"> </w:t>
      </w:r>
      <w:r w:rsidR="00213347" w:rsidRPr="00B670FC">
        <w:t>Whilst clinical trials have generally found that intensive blood</w:t>
      </w:r>
      <w:r w:rsidR="00B82E96" w:rsidRPr="00B670FC">
        <w:t>-</w:t>
      </w:r>
      <w:r w:rsidR="00213347" w:rsidRPr="00B670FC">
        <w:t>pressure lowering does not result in a lower rate of renal function decline</w:t>
      </w:r>
      <w:r w:rsidR="00E16352" w:rsidRPr="00B670FC">
        <w:t>,</w:t>
      </w:r>
      <w:r w:rsidR="00213347" w:rsidRPr="00B670FC">
        <w:fldChar w:fldCharType="begin">
          <w:fldData xml:space="preserve">PEVuZE5vdGU+PENpdGU+PEF1dGhvcj5SdWdnZW5lbnRpPC9BdXRob3I+PFllYXI+MjAwNTwvWWVh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</w:fldData>
        </w:fldChar>
      </w:r>
      <w:r w:rsidR="00D61F9B" w:rsidRPr="00B670FC">
        <w:instrText xml:space="preserve"> ADDIN EN.CITE </w:instrText>
      </w:r>
      <w:r w:rsidR="00D61F9B" w:rsidRPr="00B670FC">
        <w:fldChar w:fldCharType="begin">
          <w:fldData xml:space="preserve">PEVuZE5vdGU+PENpdGU+PEF1dGhvcj5SdWdnZW5lbnRpPC9BdXRob3I+PFllYXI+MjAwNTwvWWVh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</w:fldData>
        </w:fldChar>
      </w:r>
      <w:r w:rsidR="00D61F9B" w:rsidRPr="00B670FC">
        <w:instrText xml:space="preserve"> ADDIN EN.CITE.DATA </w:instrText>
      </w:r>
      <w:r w:rsidR="00D61F9B" w:rsidRPr="00B670FC">
        <w:fldChar w:fldCharType="end"/>
      </w:r>
      <w:r w:rsidR="00213347" w:rsidRPr="00B670FC">
        <w:fldChar w:fldCharType="separate"/>
      </w:r>
      <w:r w:rsidR="00D61F9B" w:rsidRPr="00B670FC">
        <w:rPr>
          <w:noProof/>
          <w:vertAlign w:val="superscript"/>
        </w:rPr>
        <w:t>22,23</w:t>
      </w:r>
      <w:r w:rsidR="00213347" w:rsidRPr="00B670FC">
        <w:fldChar w:fldCharType="end"/>
      </w:r>
      <w:r w:rsidR="00213347" w:rsidRPr="00B670FC">
        <w:t xml:space="preserve"> blood-pressure</w:t>
      </w:r>
      <w:r w:rsidR="00AB2475" w:rsidRPr="00B670FC">
        <w:t>-</w:t>
      </w:r>
      <w:r w:rsidR="00213347" w:rsidRPr="00B670FC">
        <w:t xml:space="preserve">lowering interventions </w:t>
      </w:r>
      <w:r w:rsidR="00137E9B" w:rsidRPr="00B670FC">
        <w:t>reduce</w:t>
      </w:r>
      <w:r w:rsidR="00213347" w:rsidRPr="00B670FC">
        <w:t xml:space="preserve"> </w:t>
      </w:r>
      <w:r w:rsidR="00DF14C3" w:rsidRPr="00B670FC">
        <w:t xml:space="preserve">the risk of </w:t>
      </w:r>
      <w:r w:rsidR="00213347" w:rsidRPr="00B670FC">
        <w:t xml:space="preserve">adverse cardiovascular outcomes and mortality in </w:t>
      </w:r>
      <w:r w:rsidR="00DF14C3" w:rsidRPr="00B670FC">
        <w:t xml:space="preserve">patients </w:t>
      </w:r>
      <w:r w:rsidR="00213347" w:rsidRPr="00B670FC">
        <w:t xml:space="preserve">with CKD </w:t>
      </w:r>
      <w:r w:rsidR="00213347" w:rsidRPr="00B670FC">
        <w:fldChar w:fldCharType="begin"/>
      </w:r>
      <w:r w:rsidR="00D61F9B" w:rsidRPr="00B670FC">
        <w:instrText xml:space="preserve"> ADDIN EN.CITE &lt;EndNote&gt;&lt;Cite&gt;&lt;Author&gt;TheSPRINTResearchGroup&lt;/Author&gt;&lt;Year&gt;2015&lt;/Year&gt;&lt;RecNum&gt;1615&lt;/RecNum&gt;&lt;DisplayText&gt;&lt;style face="superscript"&gt;24&lt;/style&gt;&lt;/DisplayText&gt;&lt;record&gt;&lt;rec-number&gt;1615&lt;/rec-number&gt;&lt;foreign-keys&gt;&lt;key app="EN" db-id="rv92sxse8xfx2xeta08p9rxqvdzp2z0aer2f" timestamp="1720276146"&gt;1615&lt;/key&gt;&lt;/foreign-keys&gt;&lt;ref-type name="Journal Article"&gt;17&lt;/ref-type&gt;&lt;contributors&gt;&lt;authors&gt;&lt;author&gt;TheSPRINTResearchGroup&lt;/author&gt;&lt;/authors&gt;&lt;/contributors&gt;&lt;titles&gt;&lt;title&gt;A Randomized Trial of Intensive versus Standard Blood-Pressure Control&lt;/title&gt;&lt;secondary-title&gt;New England Journal of Medicine&lt;/secondary-title&gt;&lt;/titles&gt;&lt;periodical&gt;&lt;full-title&gt;New England Journal of Medicine&lt;/full-title&gt;&lt;/periodical&gt;&lt;pages&gt;2103-2116&lt;/pages&gt;&lt;volume&gt;373&lt;/volume&gt;&lt;number&gt;22&lt;/number&gt;&lt;dates&gt;&lt;year&gt;2015&lt;/year&gt;&lt;/dates&gt;&lt;urls&gt;&lt;related-urls&gt;&lt;url&gt;https://www.nejm.org/doi/full/10.1056/NEJMoa1511939&lt;/url&gt;&lt;/related-urls&gt;&lt;/urls&gt;&lt;electronic-resource-num&gt;doi:10.1056/NEJMoa1511939&lt;/electronic-resource-num&gt;&lt;/record&gt;&lt;/Cite&gt;&lt;/EndNote&gt;</w:instrText>
      </w:r>
      <w:r w:rsidR="00213347" w:rsidRPr="00B670FC">
        <w:fldChar w:fldCharType="separate"/>
      </w:r>
      <w:r w:rsidR="00D61F9B" w:rsidRPr="00B670FC">
        <w:rPr>
          <w:noProof/>
          <w:vertAlign w:val="superscript"/>
        </w:rPr>
        <w:t>24</w:t>
      </w:r>
      <w:r w:rsidR="00213347" w:rsidRPr="00B670FC">
        <w:fldChar w:fldCharType="end"/>
      </w:r>
      <w:r w:rsidR="00213347" w:rsidRPr="00B670FC">
        <w:t>.</w:t>
      </w:r>
      <w:r w:rsidR="00F971EC" w:rsidRPr="00B670FC">
        <w:t xml:space="preserve"> Emerging evidence also indicates the potential efficacy of </w:t>
      </w:r>
      <w:r w:rsidR="00137E9B" w:rsidRPr="00B670FC">
        <w:t>anti-</w:t>
      </w:r>
      <w:proofErr w:type="spellStart"/>
      <w:r w:rsidR="00137E9B" w:rsidRPr="00B670FC">
        <w:t>hyperglycemic</w:t>
      </w:r>
      <w:proofErr w:type="spellEnd"/>
      <w:r w:rsidR="00F971EC" w:rsidRPr="00B670FC">
        <w:t xml:space="preserve"> </w:t>
      </w:r>
      <w:r w:rsidR="00F971EC" w:rsidRPr="00B670FC">
        <w:lastRenderedPageBreak/>
        <w:t xml:space="preserve">treatments in lowering the risk of </w:t>
      </w:r>
      <w:r w:rsidR="00DF14C3" w:rsidRPr="00B670FC">
        <w:t>adverse cardiovascular and renal</w:t>
      </w:r>
      <w:r w:rsidR="00F971EC" w:rsidRPr="00B670FC">
        <w:t xml:space="preserve"> outcomes in patients with T2DM and CKD</w:t>
      </w:r>
      <w:r w:rsidR="00E16352" w:rsidRPr="00B670FC">
        <w:t>.</w:t>
      </w:r>
      <w:r w:rsidR="00F971EC" w:rsidRPr="00B670FC">
        <w:fldChar w:fldCharType="begin">
          <w:fldData xml:space="preserve">PEVuZE5vdGU+PENpdGU+PEF1dGhvcj5QZXJrb3ZpYzwvQXV0aG9yPjxZZWFyPjIwMjQ8L1llYXI+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=
</w:fldData>
        </w:fldChar>
      </w:r>
      <w:r w:rsidR="00D61F9B" w:rsidRPr="00B670FC">
        <w:instrText xml:space="preserve"> ADDIN EN.CITE </w:instrText>
      </w:r>
      <w:r w:rsidR="00D61F9B" w:rsidRPr="00B670FC">
        <w:fldChar w:fldCharType="begin">
          <w:fldData xml:space="preserve">PEVuZE5vdGU+PENpdGU+PEF1dGhvcj5QZXJrb3ZpYzwvQXV0aG9yPjxZZWFyPjIwMjQ8L1llYXI+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=
</w:fldData>
        </w:fldChar>
      </w:r>
      <w:r w:rsidR="00D61F9B" w:rsidRPr="00B670FC">
        <w:instrText xml:space="preserve"> ADDIN EN.CITE.DATA </w:instrText>
      </w:r>
      <w:r w:rsidR="00D61F9B" w:rsidRPr="00B670FC">
        <w:fldChar w:fldCharType="end"/>
      </w:r>
      <w:r w:rsidR="00F971EC" w:rsidRPr="00B670FC">
        <w:fldChar w:fldCharType="separate"/>
      </w:r>
      <w:r w:rsidR="00D61F9B" w:rsidRPr="00B670FC">
        <w:rPr>
          <w:noProof/>
          <w:vertAlign w:val="superscript"/>
        </w:rPr>
        <w:t>25-27</w:t>
      </w:r>
      <w:r w:rsidR="00F971EC" w:rsidRPr="00B670FC">
        <w:fldChar w:fldCharType="end"/>
      </w:r>
      <w:r w:rsidR="00B82E96" w:rsidRPr="00B670FC">
        <w:t xml:space="preserve"> </w:t>
      </w:r>
      <w:r w:rsidR="000F5675" w:rsidRPr="00B670FC">
        <w:t xml:space="preserve">Noteworthy, </w:t>
      </w:r>
      <w:proofErr w:type="spellStart"/>
      <w:r w:rsidR="00DF3A05" w:rsidRPr="00B670FC">
        <w:t>s</w:t>
      </w:r>
      <w:r w:rsidR="0032486F" w:rsidRPr="00B670FC">
        <w:t>emaglutide</w:t>
      </w:r>
      <w:proofErr w:type="spellEnd"/>
      <w:r w:rsidR="0032486F" w:rsidRPr="00B670FC">
        <w:t xml:space="preserve"> </w:t>
      </w:r>
      <w:r w:rsidR="000F5675" w:rsidRPr="00B670FC">
        <w:t>may be an effective treatment strategy for the management of MASLD which</w:t>
      </w:r>
      <w:r w:rsidR="00502522" w:rsidRPr="00B670FC">
        <w:t xml:space="preserve">. </w:t>
      </w:r>
      <w:r w:rsidR="000F5675" w:rsidRPr="00B670FC">
        <w:fldChar w:fldCharType="begin">
          <w:fldData xml:space="preserve">PEVuZE5vdGU+PENpdGU+PEF1dGhvcj5OZXdzb21lPC9BdXRob3I+PFllYXI+MjAyMTwvWWVhcj48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=
</w:fldData>
        </w:fldChar>
      </w:r>
      <w:r w:rsidR="00D61F9B" w:rsidRPr="00B670FC">
        <w:instrText xml:space="preserve"> ADDIN EN.CITE </w:instrText>
      </w:r>
      <w:r w:rsidR="00D61F9B" w:rsidRPr="00B670FC">
        <w:fldChar w:fldCharType="begin">
          <w:fldData xml:space="preserve">PEVuZE5vdGU+PENpdGU+PEF1dGhvcj5OZXdzb21lPC9BdXRob3I+PFllYXI+MjAyMTwvWWVhcj48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=
</w:fldData>
        </w:fldChar>
      </w:r>
      <w:r w:rsidR="00D61F9B" w:rsidRPr="00B670FC">
        <w:instrText xml:space="preserve"> ADDIN EN.CITE.DATA </w:instrText>
      </w:r>
      <w:r w:rsidR="00D61F9B" w:rsidRPr="00B670FC">
        <w:fldChar w:fldCharType="end"/>
      </w:r>
      <w:r w:rsidR="000F5675" w:rsidRPr="00B670FC">
        <w:fldChar w:fldCharType="separate"/>
      </w:r>
      <w:r w:rsidR="00D61F9B" w:rsidRPr="00B670FC">
        <w:rPr>
          <w:noProof/>
          <w:vertAlign w:val="superscript"/>
        </w:rPr>
        <w:t>28</w:t>
      </w:r>
      <w:r w:rsidR="000F5675" w:rsidRPr="00B670FC">
        <w:fldChar w:fldCharType="end"/>
      </w:r>
      <w:r w:rsidR="000F5675" w:rsidRPr="00B670FC">
        <w:t xml:space="preserve"> </w:t>
      </w:r>
      <w:r w:rsidR="00502522" w:rsidRPr="00B670FC">
        <w:t>In</w:t>
      </w:r>
      <w:r w:rsidR="000F5675" w:rsidRPr="00B670FC">
        <w:t xml:space="preserve"> 2024, </w:t>
      </w:r>
      <w:proofErr w:type="spellStart"/>
      <w:r w:rsidR="00DF3A05" w:rsidRPr="00B670FC">
        <w:t>s</w:t>
      </w:r>
      <w:r w:rsidR="00502522" w:rsidRPr="00B670FC">
        <w:t>emaglutide</w:t>
      </w:r>
      <w:proofErr w:type="spellEnd"/>
      <w:r w:rsidR="00502522" w:rsidRPr="00B670FC">
        <w:t xml:space="preserve"> </w:t>
      </w:r>
      <w:r w:rsidR="000F5675" w:rsidRPr="00B670FC">
        <w:t xml:space="preserve">was also shown to reduce the risk of clinically important </w:t>
      </w:r>
      <w:r w:rsidR="0032486F" w:rsidRPr="00B670FC">
        <w:t xml:space="preserve">renal </w:t>
      </w:r>
      <w:r w:rsidR="000F5675" w:rsidRPr="00B670FC">
        <w:t>outcomes and death from cardiovascular causes in patients with T2D and CKD</w:t>
      </w:r>
      <w:r w:rsidR="00E16352" w:rsidRPr="00B670FC">
        <w:t>.</w:t>
      </w:r>
      <w:r w:rsidR="000F5675" w:rsidRPr="00B670FC">
        <w:fldChar w:fldCharType="begin"/>
      </w:r>
      <w:r w:rsidR="00D61F9B" w:rsidRPr="00B670FC">
        <w:instrText xml:space="preserve"> ADDIN EN.CITE &lt;EndNote&gt;&lt;Cite&gt;&lt;Author&gt;Perkovic&lt;/Author&gt;&lt;Year&gt;2024&lt;/Year&gt;&lt;RecNum&gt;1620&lt;/RecNum&gt;&lt;DisplayText&gt;&lt;style face="superscript"&gt;25&lt;/style&gt;&lt;/DisplayText&gt;&lt;record&gt;&lt;rec-number&gt;1620&lt;/rec-number&gt;&lt;foreign-keys&gt;&lt;key app="EN" db-id="rv92sxse8xfx2xeta08p9rxqvdzp2z0aer2f" timestamp="1720277315"&gt;1620&lt;/key&gt;&lt;/foreign-keys&gt;&lt;ref-type name="Journal Article"&gt;17&lt;/ref-type&gt;&lt;contributors&gt;&lt;authors&gt;&lt;author&gt;Vlado Perkovic&lt;/author&gt;&lt;author&gt;Katherine R. Tuttle&lt;/author&gt;&lt;author&gt;Peter Rossing&lt;/author&gt;&lt;author&gt;Kenneth W. Mahaffey&lt;/author&gt;&lt;author&gt;Johannes F.E. Mann&lt;/author&gt;&lt;author&gt;George Bakris&lt;/author&gt;&lt;author&gt;Florian M.M. Baeres&lt;/author&gt;&lt;author&gt;Thomas Idorn&lt;/author&gt;&lt;author&gt;Heidrun Bosch-Traberg&lt;/author&gt;&lt;author&gt;Nanna Leonora Lausvig&lt;/author&gt;&lt;author&gt;Richard Pratley&lt;/author&gt;&lt;/authors&gt;&lt;/contributors&gt;&lt;titles&gt;&lt;title&gt;Effects of Semaglutide on Chronic Kidney Disease in Patients with Type 2 Diabetes&lt;/title&gt;&lt;secondary-title&gt;New England Journal of Medicine&lt;/secondary-title&gt;&lt;/titles&gt;&lt;periodical&gt;&lt;full-title&gt;New England Journal of Medicine&lt;/full-title&gt;&lt;/periodical&gt;&lt;volume&gt;0&lt;/volume&gt;&lt;number&gt;0&lt;/number&gt;&lt;dates&gt;&lt;year&gt;2024&lt;/year&gt;&lt;/dates&gt;&lt;urls&gt;&lt;related-urls&gt;&lt;url&gt;https://www.nejm.org/doi/full/10.1056/NEJMoa2403347&lt;/url&gt;&lt;/related-urls&gt;&lt;/urls&gt;&lt;electronic-resource-num&gt;doi:10.1056/NEJMoa2403347&lt;/electronic-resource-num&gt;&lt;/record&gt;&lt;/Cite&gt;&lt;/EndNote&gt;</w:instrText>
      </w:r>
      <w:r w:rsidR="000F5675" w:rsidRPr="00B670FC">
        <w:fldChar w:fldCharType="separate"/>
      </w:r>
      <w:r w:rsidR="00D61F9B" w:rsidRPr="00B670FC">
        <w:rPr>
          <w:noProof/>
          <w:vertAlign w:val="superscript"/>
        </w:rPr>
        <w:t>25</w:t>
      </w:r>
      <w:r w:rsidR="000F5675" w:rsidRPr="00B670FC">
        <w:fldChar w:fldCharType="end"/>
      </w:r>
      <w:r w:rsidR="000F5675" w:rsidRPr="00B670FC">
        <w:t xml:space="preserve"> </w:t>
      </w:r>
      <w:r w:rsidR="00137E9B" w:rsidRPr="00B670FC">
        <w:t>Notably</w:t>
      </w:r>
      <w:r w:rsidR="00FF6854" w:rsidRPr="00B670FC">
        <w:t xml:space="preserve">, we included the prescription of anti-hypertensive and </w:t>
      </w:r>
      <w:r w:rsidR="00137E9B" w:rsidRPr="00B670FC">
        <w:t>anti-</w:t>
      </w:r>
      <w:proofErr w:type="spellStart"/>
      <w:r w:rsidR="00137E9B" w:rsidRPr="00B670FC">
        <w:t>hyperglycemic</w:t>
      </w:r>
      <w:proofErr w:type="spellEnd"/>
      <w:r w:rsidR="00FF6854" w:rsidRPr="00B670FC">
        <w:t xml:space="preserve"> treatments as evidence of hypertension and </w:t>
      </w:r>
      <w:r w:rsidR="00DF14C3" w:rsidRPr="00B670FC">
        <w:t>T2DM</w:t>
      </w:r>
      <w:r w:rsidR="00137E9B" w:rsidRPr="00B670FC">
        <w:t xml:space="preserve"> </w:t>
      </w:r>
      <w:r w:rsidR="00FF6854" w:rsidRPr="00B670FC">
        <w:t>respectively</w:t>
      </w:r>
      <w:r w:rsidR="00A37ED5" w:rsidRPr="00B670FC">
        <w:t xml:space="preserve"> to help define MetS traits as key exposures of interest in our study</w:t>
      </w:r>
      <w:r w:rsidR="00FF6854" w:rsidRPr="00B670FC">
        <w:t xml:space="preserve">. </w:t>
      </w:r>
      <w:r w:rsidR="00A37ED5" w:rsidRPr="00B670FC">
        <w:t xml:space="preserve">Consequently, we did not adjust for these drug treatments in the regression models. However, </w:t>
      </w:r>
      <w:r w:rsidR="00502522" w:rsidRPr="00B670FC">
        <w:t xml:space="preserve">taking considering our findings in context with the </w:t>
      </w:r>
      <w:r w:rsidR="00A37ED5" w:rsidRPr="00B670FC">
        <w:t>evidence above</w:t>
      </w:r>
      <w:r w:rsidR="00502522" w:rsidRPr="00B670FC">
        <w:t>,</w:t>
      </w:r>
      <w:r w:rsidR="00B82E96" w:rsidRPr="00B670FC">
        <w:t xml:space="preserve"> </w:t>
      </w:r>
      <w:r w:rsidR="00502522" w:rsidRPr="00B670FC">
        <w:t xml:space="preserve">the implementation of </w:t>
      </w:r>
      <w:r w:rsidR="00B82E96" w:rsidRPr="00B670FC">
        <w:t>anti-hypertensive or anti-</w:t>
      </w:r>
      <w:proofErr w:type="spellStart"/>
      <w:r w:rsidR="00B82E96" w:rsidRPr="00B670FC">
        <w:t>hyperglycemic</w:t>
      </w:r>
      <w:proofErr w:type="spellEnd"/>
      <w:r w:rsidR="00B82E96" w:rsidRPr="00B670FC">
        <w:t xml:space="preserve"> </w:t>
      </w:r>
      <w:r w:rsidR="0032486F" w:rsidRPr="00B670FC">
        <w:t xml:space="preserve">therapies </w:t>
      </w:r>
      <w:r w:rsidR="00B82E96" w:rsidRPr="00B670FC">
        <w:t xml:space="preserve">in individuals </w:t>
      </w:r>
      <w:r w:rsidR="00A9601B" w:rsidRPr="00B670FC">
        <w:t xml:space="preserve">with </w:t>
      </w:r>
      <w:r w:rsidR="00502522" w:rsidRPr="00B670FC">
        <w:t xml:space="preserve">SLD </w:t>
      </w:r>
      <w:r w:rsidR="00B82E96" w:rsidRPr="00B670FC">
        <w:t xml:space="preserve">and hypertension or T2D may lead to a reduction in the risk of CKD </w:t>
      </w:r>
      <w:r w:rsidR="000F5675" w:rsidRPr="00B670FC">
        <w:t>and</w:t>
      </w:r>
      <w:r w:rsidR="00B82E96" w:rsidRPr="00B670FC">
        <w:t xml:space="preserve"> adverse cardiovascular </w:t>
      </w:r>
      <w:r w:rsidR="00DF14C3" w:rsidRPr="00B670FC">
        <w:t>outcomes</w:t>
      </w:r>
      <w:r w:rsidR="00B82E96" w:rsidRPr="00B670FC">
        <w:t xml:space="preserve">. </w:t>
      </w:r>
    </w:p>
    <w:p w14:paraId="795673CB" w14:textId="7DDFCF77" w:rsidR="004027E5" w:rsidRPr="00B670FC" w:rsidRDefault="004027E5" w:rsidP="00E6187B">
      <w:pPr>
        <w:spacing w:line="480" w:lineRule="auto"/>
      </w:pPr>
      <w:bookmarkStart w:id="7" w:name="_Hlk178842045"/>
      <w:r w:rsidRPr="00B670FC">
        <w:t xml:space="preserve">Previous work </w:t>
      </w:r>
      <w:r w:rsidR="003D36DB" w:rsidRPr="00B670FC">
        <w:t xml:space="preserve">from others </w:t>
      </w:r>
      <w:r w:rsidRPr="00B670FC">
        <w:t>have described the potentially important role of</w:t>
      </w:r>
      <w:r w:rsidR="003D36DB" w:rsidRPr="00B670FC">
        <w:t xml:space="preserve"> visceral obesity, </w:t>
      </w:r>
      <w:r w:rsidRPr="00B670FC">
        <w:t>low HDL-C and high TAG concentrations as factors contributing to renal damage and CKD risk</w:t>
      </w:r>
      <w:r w:rsidR="003D36DB" w:rsidRPr="00B670FC">
        <w:t xml:space="preserve"> </w:t>
      </w:r>
      <w:r w:rsidR="003D36DB" w:rsidRPr="00B670FC">
        <w:fldChar w:fldCharType="begin">
          <w:fldData xml:space="preserve">PEVuZE5vdGU+PENpdGU+PEF1dGhvcj5XZWxkZWdpb3JnaXM8L0F1dGhvcj48WWVhcj4yMDIyPC9Z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5MjYxMjY3PC9jdXN0b20yPjxl
bGVjdHJvbmljLXJlc291cmNlLW51bT4xMC4zMzg5L2ZlbmRvLjIwMjIuOTA0MDAxPC9lbGVjdHJv
bmljLXJlc291cmNlLW51bT48cmVtb3RlLWRhdGFiYXNlLXByb3ZpZGVyPk5MTTwvcmVtb3RlLWRh
dGFiYXNlLXByb3ZpZGVyPjxsYW5ndWFnZT5lbmc8L2xhbmd1YWdlPjwvcmVjb3JkPjwvQ2l0ZT48
L0VuZE5vdGU+AG==
</w:fldData>
        </w:fldChar>
      </w:r>
      <w:r w:rsidR="003D36DB" w:rsidRPr="00B670FC">
        <w:instrText xml:space="preserve"> ADDIN EN.CITE </w:instrText>
      </w:r>
      <w:r w:rsidR="003D36DB" w:rsidRPr="00B670FC">
        <w:fldChar w:fldCharType="begin">
          <w:fldData xml:space="preserve">PEVuZE5vdGU+PENpdGU+PEF1dGhvcj5XZWxkZWdpb3JnaXM8L0F1dGhvcj48WWVhcj4yMDIyPC9Z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5MjYxMjY3PC9jdXN0b20yPjxl
bGVjdHJvbmljLXJlc291cmNlLW51bT4xMC4zMzg5L2ZlbmRvLjIwMjIuOTA0MDAxPC9lbGVjdHJv
bmljLXJlc291cmNlLW51bT48cmVtb3RlLWRhdGFiYXNlLXByb3ZpZGVyPk5MTTwvcmVtb3RlLWRh
dGFiYXNlLXByb3ZpZGVyPjxsYW5ndWFnZT5lbmc8L2xhbmd1YWdlPjwvcmVjb3JkPjwvQ2l0ZT48
L0VuZE5vdGU+AG==
</w:fldData>
        </w:fldChar>
      </w:r>
      <w:r w:rsidR="003D36DB" w:rsidRPr="00B670FC">
        <w:instrText xml:space="preserve"> ADDIN EN.CITE.DATA </w:instrText>
      </w:r>
      <w:r w:rsidR="003D36DB" w:rsidRPr="00B670FC">
        <w:fldChar w:fldCharType="end"/>
      </w:r>
      <w:r w:rsidR="003D36DB" w:rsidRPr="00B670FC">
        <w:fldChar w:fldCharType="separate"/>
      </w:r>
      <w:r w:rsidR="003D36DB" w:rsidRPr="00B670FC">
        <w:rPr>
          <w:noProof/>
          <w:vertAlign w:val="superscript"/>
        </w:rPr>
        <w:t>29,30</w:t>
      </w:r>
      <w:r w:rsidR="003D36DB" w:rsidRPr="00B670FC">
        <w:fldChar w:fldCharType="end"/>
      </w:r>
      <w:r w:rsidRPr="00B670FC">
        <w:t xml:space="preserve">. </w:t>
      </w:r>
      <w:r w:rsidR="003D36DB" w:rsidRPr="00B670FC">
        <w:t xml:space="preserve">The presence of low HDL-C and high TAG MetS traits is reflective of a pro-atherogenic lipoprotein phenotype which is known to cause cardiovascular disease, exacerbate systemic inflammation and promote the formation of atherogenic plaques </w:t>
      </w:r>
      <w:r w:rsidR="003D36DB" w:rsidRPr="00B670FC">
        <w:fldChar w:fldCharType="begin">
          <w:fldData xml:space="preserve">PEVuZE5vdGU+PENpdGU+PEF1dGhvcj5UYXJnaGVyPC9BdXRob3I+PFllYXI+MjAyMTwvWWVhcj48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==
</w:fldData>
        </w:fldChar>
      </w:r>
      <w:r w:rsidR="003D36DB" w:rsidRPr="00B670FC">
        <w:instrText xml:space="preserve"> ADDIN EN.CITE </w:instrText>
      </w:r>
      <w:r w:rsidR="003D36DB" w:rsidRPr="00B670FC">
        <w:fldChar w:fldCharType="begin">
          <w:fldData xml:space="preserve">PEVuZE5vdGU+PENpdGU+PEF1dGhvcj5UYXJnaGVyPC9BdXRob3I+PFllYXI+MjAyMTwvWWVhcj48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==
</w:fldData>
        </w:fldChar>
      </w:r>
      <w:r w:rsidR="003D36DB" w:rsidRPr="00B670FC">
        <w:instrText xml:space="preserve"> ADDIN EN.CITE.DATA </w:instrText>
      </w:r>
      <w:r w:rsidR="003D36DB" w:rsidRPr="00B670FC">
        <w:fldChar w:fldCharType="end"/>
      </w:r>
      <w:r w:rsidR="003D36DB" w:rsidRPr="00B670FC">
        <w:fldChar w:fldCharType="separate"/>
      </w:r>
      <w:r w:rsidR="003D36DB" w:rsidRPr="00B670FC">
        <w:rPr>
          <w:noProof/>
          <w:vertAlign w:val="superscript"/>
        </w:rPr>
        <w:t>31</w:t>
      </w:r>
      <w:r w:rsidR="003D36DB" w:rsidRPr="00B670FC">
        <w:fldChar w:fldCharType="end"/>
      </w:r>
      <w:r w:rsidR="003D36DB" w:rsidRPr="00B670FC">
        <w:t>.</w:t>
      </w:r>
      <w:r w:rsidR="005F2B27" w:rsidRPr="00B670FC">
        <w:t xml:space="preserve"> Given that CVD is a strong CKD risk factor, the detrimental effects of </w:t>
      </w:r>
      <w:r w:rsidR="009426AD" w:rsidRPr="00B670FC">
        <w:t>lipid associated</w:t>
      </w:r>
      <w:r w:rsidR="005F2B27" w:rsidRPr="00B670FC">
        <w:t xml:space="preserve"> MetS traits may contribute to renal damage and exacerbate CKD risk in people with SLD. Similarly, visceral obesity drives systemic inflammation which, along with derangements in adipokine profiles and lipid handling, may induce haemodynamic changes, renal dysfunction and promote the development and progression of CKD. That said, it is important to acknowledge that it remains unclear whether the pro-atherogenic or visceral obesity MetS traits are causally linked to CKD or are reflective of the decline in overall metabolic health typically observed in individuals with CKD. Indeed, whilst we did not identify any associations between low HDL-C, high TAG or visceral obesity and the risk of prevalent CKD within our study, it is important to highlight </w:t>
      </w:r>
      <w:r w:rsidR="00E72D30" w:rsidRPr="00B670FC">
        <w:t xml:space="preserve">that the event rates in these analyses were relatively small and should not be interpreted as </w:t>
      </w:r>
      <w:r w:rsidR="009426AD" w:rsidRPr="00B670FC">
        <w:t xml:space="preserve">unequivocal </w:t>
      </w:r>
      <w:r w:rsidR="00E72D30" w:rsidRPr="00B670FC">
        <w:t>evidence that these traits do not impact CKD risk in individuals with SLD.</w:t>
      </w:r>
    </w:p>
    <w:bookmarkEnd w:id="7"/>
    <w:p w14:paraId="3B5E329F" w14:textId="6A185358" w:rsidR="00C875FC" w:rsidRPr="00B670FC" w:rsidRDefault="00987FA0" w:rsidP="00E6187B">
      <w:pPr>
        <w:spacing w:line="480" w:lineRule="auto"/>
      </w:pPr>
      <w:r w:rsidRPr="00B670FC">
        <w:lastRenderedPageBreak/>
        <w:t xml:space="preserve">With establishing the </w:t>
      </w:r>
      <w:r w:rsidR="006C1B2C" w:rsidRPr="00B670FC">
        <w:t>diagnostic criteria for MASLD in 2023, t</w:t>
      </w:r>
      <w:r w:rsidR="00C875FC" w:rsidRPr="00B670FC">
        <w:t xml:space="preserve">he findings of </w:t>
      </w:r>
      <w:r w:rsidRPr="00B670FC">
        <w:t>our</w:t>
      </w:r>
      <w:r w:rsidR="00C875FC" w:rsidRPr="00B670FC">
        <w:t xml:space="preserve"> study highlight the need to re-evaluate the </w:t>
      </w:r>
      <w:r w:rsidR="00120D30" w:rsidRPr="00B670FC">
        <w:t xml:space="preserve">current </w:t>
      </w:r>
      <w:r w:rsidR="00C875FC" w:rsidRPr="00B670FC">
        <w:t xml:space="preserve">single ‘MASLD </w:t>
      </w:r>
      <w:r w:rsidR="00FA329E" w:rsidRPr="00B670FC">
        <w:t xml:space="preserve">risk </w:t>
      </w:r>
      <w:r w:rsidR="00C875FC" w:rsidRPr="00B670FC">
        <w:t xml:space="preserve">model’ </w:t>
      </w:r>
      <w:r w:rsidR="00120D30" w:rsidRPr="00B670FC">
        <w:t xml:space="preserve">and move towards a clinical approach that considers both the number and type of MetS traits present in </w:t>
      </w:r>
      <w:r w:rsidR="005F4621" w:rsidRPr="00B670FC">
        <w:t xml:space="preserve">the </w:t>
      </w:r>
      <w:r w:rsidR="006C1B2C" w:rsidRPr="00B670FC">
        <w:t>affected</w:t>
      </w:r>
      <w:r w:rsidR="00120D30" w:rsidRPr="00B670FC">
        <w:t>. Such re-evaluation could lead to a ‘risk stratified MASLD model’ where high-risk subgroups of patients with MASLD are better identified</w:t>
      </w:r>
      <w:r w:rsidR="005F4621" w:rsidRPr="00B670FC">
        <w:t>,</w:t>
      </w:r>
      <w:r w:rsidR="00120D30" w:rsidRPr="00B670FC">
        <w:t xml:space="preserve"> enabling the appropriate monitoring</w:t>
      </w:r>
      <w:r w:rsidR="00FA329E" w:rsidRPr="00B670FC">
        <w:t>, assessment,</w:t>
      </w:r>
      <w:r w:rsidR="00120D30" w:rsidRPr="00B670FC">
        <w:t xml:space="preserve"> </w:t>
      </w:r>
      <w:r w:rsidR="00FA329E" w:rsidRPr="00B670FC">
        <w:t xml:space="preserve">and </w:t>
      </w:r>
      <w:r w:rsidR="00C17EEC" w:rsidRPr="00B670FC">
        <w:t xml:space="preserve">treatment to decrease </w:t>
      </w:r>
      <w:r w:rsidR="005C1862" w:rsidRPr="00B670FC">
        <w:t xml:space="preserve">the </w:t>
      </w:r>
      <w:r w:rsidR="00C17EEC" w:rsidRPr="00B670FC">
        <w:t>risk of</w:t>
      </w:r>
      <w:r w:rsidR="00120D30" w:rsidRPr="00B670FC">
        <w:t xml:space="preserve"> CKD</w:t>
      </w:r>
      <w:r w:rsidR="00502522" w:rsidRPr="00B670FC">
        <w:t xml:space="preserve"> and CKD-associated cardiovascular complications.</w:t>
      </w:r>
      <w:r w:rsidR="00D61F9B" w:rsidRPr="00B670FC">
        <w:t xml:space="preserve"> </w:t>
      </w:r>
      <w:r w:rsidR="00120D30" w:rsidRPr="00B670FC">
        <w:t xml:space="preserve">Critically, the findings of our study </w:t>
      </w:r>
      <w:r w:rsidR="006C1B2C" w:rsidRPr="00B670FC">
        <w:t xml:space="preserve">may </w:t>
      </w:r>
      <w:r w:rsidR="00120D30" w:rsidRPr="00B670FC">
        <w:t xml:space="preserve">also translate to other extra-hepatic complications of MASLD. </w:t>
      </w:r>
      <w:r w:rsidR="00FA329E" w:rsidRPr="00B670FC">
        <w:t xml:space="preserve">Thus, </w:t>
      </w:r>
      <w:r w:rsidR="00120D30" w:rsidRPr="00B670FC">
        <w:t>the</w:t>
      </w:r>
      <w:r w:rsidR="00FA329E" w:rsidRPr="00B670FC">
        <w:t xml:space="preserve"> </w:t>
      </w:r>
      <w:r w:rsidR="00120D30" w:rsidRPr="00B670FC">
        <w:t xml:space="preserve">utility of a </w:t>
      </w:r>
      <w:r w:rsidR="00502522" w:rsidRPr="00B670FC">
        <w:t>risk stratified</w:t>
      </w:r>
      <w:r w:rsidR="00120D30" w:rsidRPr="00B670FC">
        <w:t xml:space="preserve"> MASLD model </w:t>
      </w:r>
      <w:r w:rsidR="00FA329E" w:rsidRPr="00B670FC">
        <w:t>could enable clinicians to identify high-risk MASLD subgroups and implement appropriate treatment strategies for disease</w:t>
      </w:r>
      <w:r w:rsidR="005C1862" w:rsidRPr="00B670FC">
        <w:t>s</w:t>
      </w:r>
      <w:r w:rsidR="00FA329E" w:rsidRPr="00B670FC">
        <w:t xml:space="preserve"> beyond CKD.</w:t>
      </w:r>
    </w:p>
    <w:p w14:paraId="4EA0C756" w14:textId="781281F3" w:rsidR="00CB6C2F" w:rsidRPr="00B670FC" w:rsidRDefault="007928DD" w:rsidP="00E6187B">
      <w:pPr>
        <w:spacing w:line="480" w:lineRule="auto"/>
      </w:pPr>
      <w:r w:rsidRPr="00B670FC">
        <w:t>The current study ha</w:t>
      </w:r>
      <w:r w:rsidR="00DF3A05" w:rsidRPr="00B670FC">
        <w:t>s strengths with assessment of MetS traits</w:t>
      </w:r>
      <w:r w:rsidR="00AB319B" w:rsidRPr="00B670FC">
        <w:t xml:space="preserve"> and MetS as exposures of interest,</w:t>
      </w:r>
      <w:r w:rsidR="00DF3A05" w:rsidRPr="00B670FC">
        <w:t xml:space="preserve"> and both CKD and ESRD</w:t>
      </w:r>
      <w:r w:rsidR="00AB319B" w:rsidRPr="00B670FC">
        <w:t xml:space="preserve"> as key outcomes,</w:t>
      </w:r>
      <w:r w:rsidR="00DF3A05" w:rsidRPr="00B670FC">
        <w:t xml:space="preserve"> in </w:t>
      </w:r>
      <w:r w:rsidR="00AB319B" w:rsidRPr="00B670FC">
        <w:t xml:space="preserve">both </w:t>
      </w:r>
      <w:r w:rsidR="00DF3A05" w:rsidRPr="00B670FC">
        <w:t>cross-sectional and retrospective cohort study analyses. However,</w:t>
      </w:r>
      <w:r w:rsidR="00B54B69" w:rsidRPr="00B670FC">
        <w:t xml:space="preserve"> </w:t>
      </w:r>
      <w:r w:rsidRPr="00B670FC">
        <w:t>s</w:t>
      </w:r>
      <w:r w:rsidR="00D33A23" w:rsidRPr="00B670FC">
        <w:t>ome important limitations</w:t>
      </w:r>
      <w:r w:rsidR="00AB319B" w:rsidRPr="00B670FC">
        <w:t xml:space="preserve"> should be considered</w:t>
      </w:r>
      <w:r w:rsidRPr="00B670FC">
        <w:t xml:space="preserve">. </w:t>
      </w:r>
      <w:r w:rsidR="00AB319B" w:rsidRPr="00B670FC">
        <w:t>Although</w:t>
      </w:r>
      <w:r w:rsidR="0013687F" w:rsidRPr="00B670FC">
        <w:t>, we used previously validated HSI thresholds to identify SLD</w:t>
      </w:r>
      <w:r w:rsidR="00AB319B" w:rsidRPr="00B670FC">
        <w:t>,</w:t>
      </w:r>
      <w:r w:rsidR="00FF7B01" w:rsidRPr="00B670FC">
        <w:t xml:space="preserve"> i</w:t>
      </w:r>
      <w:r w:rsidR="00FF3DA8" w:rsidRPr="00B670FC">
        <w:t>t is worth highlighting</w:t>
      </w:r>
      <w:r w:rsidR="0013687F" w:rsidRPr="00B670FC">
        <w:t xml:space="preserve">, however, </w:t>
      </w:r>
      <w:r w:rsidR="00FF3DA8" w:rsidRPr="00B670FC">
        <w:t>that</w:t>
      </w:r>
      <w:r w:rsidR="00D33A23" w:rsidRPr="00B670FC">
        <w:t xml:space="preserve"> </w:t>
      </w:r>
      <w:r w:rsidR="00137E9B" w:rsidRPr="00B670FC">
        <w:t xml:space="preserve">a </w:t>
      </w:r>
      <w:r w:rsidR="00D33A23" w:rsidRPr="00B670FC">
        <w:t xml:space="preserve">previous </w:t>
      </w:r>
      <w:r w:rsidR="00137E9B" w:rsidRPr="00B670FC">
        <w:t xml:space="preserve">study </w:t>
      </w:r>
      <w:r w:rsidR="00D33A23" w:rsidRPr="00B670FC">
        <w:t>has</w:t>
      </w:r>
      <w:r w:rsidR="00FF3DA8" w:rsidRPr="00B670FC">
        <w:t xml:space="preserve"> shown that at </w:t>
      </w:r>
      <w:r w:rsidR="00352ECD" w:rsidRPr="00B670FC">
        <w:t xml:space="preserve">HSI </w:t>
      </w:r>
      <w:r w:rsidR="00D33A23" w:rsidRPr="00B670FC">
        <w:t>&lt;30 or &gt;36</w:t>
      </w:r>
      <w:r w:rsidR="00352ECD" w:rsidRPr="00B670FC">
        <w:t xml:space="preserve"> values</w:t>
      </w:r>
      <w:r w:rsidR="00D33A23" w:rsidRPr="00B670FC">
        <w:t xml:space="preserve">, these thresholds have </w:t>
      </w:r>
      <w:r w:rsidR="00FF3DA8" w:rsidRPr="00B670FC">
        <w:t xml:space="preserve">a sensitivity of 93.1% </w:t>
      </w:r>
      <w:r w:rsidR="00D33A23" w:rsidRPr="00B670FC">
        <w:t xml:space="preserve">and a </w:t>
      </w:r>
      <w:r w:rsidR="00FF3DA8" w:rsidRPr="00B670FC">
        <w:t>specificity of 92.4%</w:t>
      </w:r>
      <w:r w:rsidR="005F4621" w:rsidRPr="00B670FC">
        <w:t>,</w:t>
      </w:r>
      <w:r w:rsidR="00FF3DA8" w:rsidRPr="00B670FC">
        <w:t xml:space="preserve"> respectively</w:t>
      </w:r>
      <w:r w:rsidR="005F4621" w:rsidRPr="00B670FC">
        <w:t>,</w:t>
      </w:r>
      <w:r w:rsidR="00D33A23" w:rsidRPr="00B670FC">
        <w:t xml:space="preserve"> for diagnosing SLD </w:t>
      </w:r>
      <w:r w:rsidR="006C1B2C" w:rsidRPr="00B670FC">
        <w:t>That said</w:t>
      </w:r>
      <w:r w:rsidR="0013687F" w:rsidRPr="00B670FC">
        <w:t xml:space="preserve">, we </w:t>
      </w:r>
      <w:r w:rsidR="00C42C67" w:rsidRPr="00B670FC">
        <w:t xml:space="preserve">also </w:t>
      </w:r>
      <w:r w:rsidR="00A9601B" w:rsidRPr="00B670FC">
        <w:t xml:space="preserve">performed a sensitivity analysis using </w:t>
      </w:r>
      <w:r w:rsidR="00502522" w:rsidRPr="00B670FC">
        <w:t xml:space="preserve">highly sensitive </w:t>
      </w:r>
      <w:r w:rsidR="00FF3DA8" w:rsidRPr="00B670FC">
        <w:t xml:space="preserve">liver MRI PDFF </w:t>
      </w:r>
      <w:r w:rsidR="00502522" w:rsidRPr="00B670FC">
        <w:t xml:space="preserve">data </w:t>
      </w:r>
      <w:r w:rsidR="00FF3DA8" w:rsidRPr="00B670FC">
        <w:t>to determine the presence of SLD</w:t>
      </w:r>
      <w:r w:rsidR="00137E9B" w:rsidRPr="00B670FC">
        <w:t>,</w:t>
      </w:r>
      <w:r w:rsidR="00FF3DA8" w:rsidRPr="00B670FC">
        <w:t xml:space="preserve"> and our findings </w:t>
      </w:r>
      <w:r w:rsidR="00A9601B" w:rsidRPr="00B670FC">
        <w:t xml:space="preserve">were </w:t>
      </w:r>
      <w:r w:rsidR="003E6CEC" w:rsidRPr="00B670FC">
        <w:t>comparable.</w:t>
      </w:r>
      <w:r w:rsidR="00D33A23" w:rsidRPr="00B670FC">
        <w:t xml:space="preserve"> </w:t>
      </w:r>
      <w:r w:rsidR="0013687F" w:rsidRPr="00B670FC">
        <w:t xml:space="preserve">Secondly, </w:t>
      </w:r>
      <w:r w:rsidR="00FF3DA8" w:rsidRPr="00B670FC">
        <w:t xml:space="preserve">we </w:t>
      </w:r>
      <w:r w:rsidR="00A9601B" w:rsidRPr="00B670FC">
        <w:t>determined the presence of CKD</w:t>
      </w:r>
      <w:r w:rsidR="00FF3DA8" w:rsidRPr="00B670FC">
        <w:t xml:space="preserve"> </w:t>
      </w:r>
      <w:r w:rsidR="00A9601B" w:rsidRPr="00B670FC">
        <w:t xml:space="preserve">using </w:t>
      </w:r>
      <w:r w:rsidR="00FF3DA8" w:rsidRPr="00B670FC">
        <w:t xml:space="preserve">a single measurement of eGFR or albuminuria and </w:t>
      </w:r>
      <w:r w:rsidR="00137E9B" w:rsidRPr="00B670FC">
        <w:t>could not</w:t>
      </w:r>
      <w:r w:rsidR="00FF3DA8" w:rsidRPr="00B670FC">
        <w:t xml:space="preserve"> verify that </w:t>
      </w:r>
      <w:r w:rsidR="00352ECD" w:rsidRPr="00B670FC">
        <w:t xml:space="preserve">the </w:t>
      </w:r>
      <w:r w:rsidR="00FF3DA8" w:rsidRPr="00B670FC">
        <w:t xml:space="preserve">selected participants had </w:t>
      </w:r>
      <w:r w:rsidR="00A9601B" w:rsidRPr="00B670FC">
        <w:t xml:space="preserve">abnormal biochemistry for at </w:t>
      </w:r>
      <w:r w:rsidR="00FF3DA8" w:rsidRPr="00B670FC">
        <w:t xml:space="preserve">least </w:t>
      </w:r>
      <w:r w:rsidR="00137E9B" w:rsidRPr="00B670FC">
        <w:t>three</w:t>
      </w:r>
      <w:r w:rsidR="00FF3DA8" w:rsidRPr="00B670FC">
        <w:t xml:space="preserve"> months</w:t>
      </w:r>
      <w:r w:rsidR="00E16352" w:rsidRPr="00B670FC">
        <w:t>.</w:t>
      </w:r>
      <w:r w:rsidR="00A9601B" w:rsidRPr="00B670FC">
        <w:t xml:space="preserve"> T</w:t>
      </w:r>
      <w:r w:rsidR="007F521B" w:rsidRPr="00B670FC">
        <w:t>his may have resulted in a small number of false-positive diagnoses of CKD within our study</w:t>
      </w:r>
      <w:r w:rsidR="00352ECD" w:rsidRPr="00B670FC">
        <w:t>,</w:t>
      </w:r>
      <w:r w:rsidR="006C1B2C" w:rsidRPr="00B670FC">
        <w:t xml:space="preserve"> but any misclassification bias would </w:t>
      </w:r>
      <w:r w:rsidR="00C42C67" w:rsidRPr="00B670FC">
        <w:t xml:space="preserve">have </w:t>
      </w:r>
      <w:r w:rsidR="006C1B2C" w:rsidRPr="00B670FC">
        <w:t>attenuate</w:t>
      </w:r>
      <w:r w:rsidR="00C42C67" w:rsidRPr="00B670FC">
        <w:t>d</w:t>
      </w:r>
      <w:r w:rsidR="006C1B2C" w:rsidRPr="00B670FC">
        <w:t xml:space="preserve"> the strength of our findings towards the null</w:t>
      </w:r>
      <w:r w:rsidR="007F521B" w:rsidRPr="00B670FC">
        <w:t xml:space="preserve">. There were also a relatively small number of participants within our study with SLD and </w:t>
      </w:r>
      <w:r w:rsidR="00A9601B" w:rsidRPr="00B670FC">
        <w:t xml:space="preserve">a raised FIB-4 score </w:t>
      </w:r>
      <w:r w:rsidR="007F521B" w:rsidRPr="00B670FC">
        <w:t xml:space="preserve">who also developed incident ESRD (n=8). Consequently, </w:t>
      </w:r>
      <w:r w:rsidR="00352ECD" w:rsidRPr="00B670FC">
        <w:t>our study likely lacked</w:t>
      </w:r>
      <w:r w:rsidR="007F521B" w:rsidRPr="00B670FC">
        <w:t xml:space="preserve"> sufficient power to detect an association between liver fibrosis severity and </w:t>
      </w:r>
      <w:r w:rsidR="005C1862" w:rsidRPr="00B670FC">
        <w:t xml:space="preserve">the </w:t>
      </w:r>
      <w:r w:rsidR="007F521B" w:rsidRPr="00B670FC">
        <w:t>risk of incident ESRD.</w:t>
      </w:r>
      <w:r w:rsidR="00FF7B01" w:rsidRPr="00B670FC">
        <w:t xml:space="preserve"> </w:t>
      </w:r>
      <w:bookmarkStart w:id="8" w:name="_Hlk177716372"/>
      <w:bookmarkStart w:id="9" w:name="_Hlk177563199"/>
      <w:r w:rsidR="002F0382" w:rsidRPr="00B670FC">
        <w:t>Another potential limitation of our study is that follow-up eGFR measurements were not available for participants and we relied on the algorithmically defined outcome definition of ESRD which was developed and validated by the UK Bio</w:t>
      </w:r>
      <w:r w:rsidR="001166CC" w:rsidRPr="00B670FC">
        <w:t>b</w:t>
      </w:r>
      <w:r w:rsidR="002F0382" w:rsidRPr="00B670FC">
        <w:t xml:space="preserve">ank Outcome Adjunction Group in </w:t>
      </w:r>
      <w:r w:rsidR="002F0382" w:rsidRPr="00B670FC">
        <w:lastRenderedPageBreak/>
        <w:t xml:space="preserve">conjunction with clinical experts. Whilst this algorithm has been shown to successfully identify people with ESRD in a separate UK cohort </w:t>
      </w:r>
      <w:r w:rsidR="002F0382" w:rsidRPr="00B670FC">
        <w:fldChar w:fldCharType="begin">
          <w:fldData xml:space="preserve">PEVuZE5vdGU+PENpdGU+PEF1dGhvcj5IZXJyaW5ndG9uPC9BdXRob3I+PFllYXI+MjAxNzwvWWVh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</w:fldData>
        </w:fldChar>
      </w:r>
      <w:r w:rsidR="003D36DB" w:rsidRPr="00B670FC">
        <w:instrText xml:space="preserve"> ADDIN EN.CITE </w:instrText>
      </w:r>
      <w:r w:rsidR="003D36DB" w:rsidRPr="00B670FC">
        <w:fldChar w:fldCharType="begin">
          <w:fldData xml:space="preserve">PEVuZE5vdGU+PENpdGU+PEF1dGhvcj5IZXJyaW5ndG9uPC9BdXRob3I+PFllYXI+MjAxNzwvWWVh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</w:fldData>
        </w:fldChar>
      </w:r>
      <w:r w:rsidR="003D36DB" w:rsidRPr="00B670FC">
        <w:instrText xml:space="preserve"> ADDIN EN.CITE.DATA </w:instrText>
      </w:r>
      <w:r w:rsidR="003D36DB" w:rsidRPr="00B670FC">
        <w:fldChar w:fldCharType="end"/>
      </w:r>
      <w:r w:rsidR="002F0382" w:rsidRPr="00B670FC">
        <w:fldChar w:fldCharType="separate"/>
      </w:r>
      <w:r w:rsidR="003D36DB" w:rsidRPr="00B670FC">
        <w:rPr>
          <w:noProof/>
          <w:vertAlign w:val="superscript"/>
        </w:rPr>
        <w:t>32</w:t>
      </w:r>
      <w:r w:rsidR="002F0382" w:rsidRPr="00B670FC">
        <w:fldChar w:fldCharType="end"/>
      </w:r>
      <w:r w:rsidR="002F0382" w:rsidRPr="00B670FC">
        <w:t>, it includes the use of ICD-10 codes which typically thought to underestimate disease incidence and prevalence. Potentially due to this limitation, we were unable to explore the additive effect of increasing numbers of MetS traits on the risk of incident ESRD in participants with SLD.</w:t>
      </w:r>
      <w:bookmarkEnd w:id="8"/>
      <w:r w:rsidR="002F0382" w:rsidRPr="00B670FC">
        <w:t xml:space="preserve"> </w:t>
      </w:r>
      <w:r w:rsidR="00FF7B01" w:rsidRPr="00B670FC">
        <w:t xml:space="preserve">Whilst not currently included as a MetS trait characterising MASLD </w:t>
      </w:r>
      <w:r w:rsidR="00FF7B01" w:rsidRPr="00B670FC">
        <w:fldChar w:fldCharType="begin">
          <w:fldData xml:space="preserve">PEVuZE5vdGU+PENpdGU+PEF1dGhvcj5BbGJlcnRpPC9BdXRob3I+PFllYXI+MjAwOTwvWWVhcj48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xNjQwLTU8L3BhZ2VzPjx2b2x1bWU+MTIwPC92b2x1bWU+
PG51bWJlcj4xNjwvbnVtYmVyPjxlZGl0aW9uPjIwMDkvMTAvMDc8L2VkaXRpb24+PGtleXdvcmRz
PjxrZXl3b3JkPipBYmRvbWluYWwgRmF0PC9rZXl3b3JkPjxrZXl3b3JkPkJsb29kIEdsdWNvc2Uv
bWV0YWJvbGlzbTwva2V5d29yZD48a2V5d29yZD5DYXJkaW92YXNjdWxhciBEaXNlYXNlcy9ldGlv
bG9neTwva2V5d29yZD48a2V5d29yZD5DaG9sZXN0ZXJvbCwgSERML2Jsb29kPC9rZXl3b3JkPjxr
ZXl3b3JkPkRpYWJldGVzIE1lbGxpdHVzL2V0aW9sb2d5PC9rZXl3b3JkPjxrZXl3b3JkPkh1bWFu
czwva2V5d29yZD48a2V5d29yZD5IeXBlcnRlbnNpb24vY29tcGxpY2F0aW9uczwva2V5d29yZD48
a2V5d29yZD5JbnN1bGluIFJlc2lzdGFuY2U8L2tleXdvcmQ+PGtleXdvcmQ+TWV0YWJvbGljIFN5
bmRyb21l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TE08L3JlbW90ZS1kYXRhYmFzZS1wcm92aWRlcj48bGFuZ3VhZ2U+ZW5nPC9sYW5ndWFnZT48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</w:fldData>
        </w:fldChar>
      </w:r>
      <w:r w:rsidR="00FF7B01" w:rsidRPr="00B670FC">
        <w:instrText xml:space="preserve"> ADDIN EN.CITE </w:instrText>
      </w:r>
      <w:r w:rsidR="00FF7B01" w:rsidRPr="00B670FC">
        <w:fldChar w:fldCharType="begin">
          <w:fldData xml:space="preserve">PEVuZE5vdGU+PENpdGU+PEF1dGhvcj5BbGJlcnRpPC9BdXRob3I+PFllYXI+MjAwOTwvWWVhcj48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xNjQwLTU8L3BhZ2VzPjx2b2x1bWU+MTIwPC92b2x1bWU+
PG51bWJlcj4xNjwvbnVtYmVyPjxlZGl0aW9uPjIwMDkvMTAvMDc8L2VkaXRpb24+PGtleXdvcmRz
PjxrZXl3b3JkPipBYmRvbWluYWwgRmF0PC9rZXl3b3JkPjxrZXl3b3JkPkJsb29kIEdsdWNvc2Uv
bWV0YWJvbGlzbTwva2V5d29yZD48a2V5d29yZD5DYXJkaW92YXNjdWxhciBEaXNlYXNlcy9ldGlv
bG9neTwva2V5d29yZD48a2V5d29yZD5DaG9sZXN0ZXJvbCwgSERML2Jsb29kPC9rZXl3b3JkPjxr
ZXl3b3JkPkRpYWJldGVzIE1lbGxpdHVzL2V0aW9sb2d5PC9rZXl3b3JkPjxrZXl3b3JkPkh1bWFu
czwva2V5d29yZD48a2V5d29yZD5IeXBlcnRlbnNpb24vY29tcGxpY2F0aW9uczwva2V5d29yZD48
a2V5d29yZD5JbnN1bGluIFJlc2lzdGFuY2U8L2tleXdvcmQ+PGtleXdvcmQ+TWV0YWJvbGljIFN5
bmRyb21l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TE08L3JlbW90ZS1kYXRhYmFzZS1wcm92aWRlcj48bGFuZ3VhZ2U+ZW5nPC9sYW5ndWFnZT48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</w:fldData>
        </w:fldChar>
      </w:r>
      <w:r w:rsidR="00FF7B01" w:rsidRPr="00B670FC">
        <w:instrText xml:space="preserve"> ADDIN EN.CITE.DATA </w:instrText>
      </w:r>
      <w:r w:rsidR="00FF7B01" w:rsidRPr="00B670FC">
        <w:fldChar w:fldCharType="end"/>
      </w:r>
      <w:r w:rsidR="00FF7B01" w:rsidRPr="00B670FC">
        <w:fldChar w:fldCharType="separate"/>
      </w:r>
      <w:r w:rsidR="00FF7B01" w:rsidRPr="00B670FC">
        <w:rPr>
          <w:noProof/>
          <w:vertAlign w:val="superscript"/>
        </w:rPr>
        <w:t>1,6</w:t>
      </w:r>
      <w:r w:rsidR="00FF7B01" w:rsidRPr="00B670FC">
        <w:fldChar w:fldCharType="end"/>
      </w:r>
      <w:r w:rsidR="00FF7B01" w:rsidRPr="00B670FC">
        <w:t xml:space="preserve">, we were not able to explore the impact of insulin resistance on the risk of CKD since fasted glucose and insulin concentrations are not available within the UK </w:t>
      </w:r>
      <w:proofErr w:type="spellStart"/>
      <w:r w:rsidR="00FF7B01" w:rsidRPr="00B670FC">
        <w:t>BioBank</w:t>
      </w:r>
      <w:proofErr w:type="spellEnd"/>
      <w:r w:rsidR="00FF7B01" w:rsidRPr="00B670FC">
        <w:t xml:space="preserve"> cohort.</w:t>
      </w:r>
      <w:r w:rsidR="00FC2070" w:rsidRPr="00B670FC">
        <w:t xml:space="preserve"> </w:t>
      </w:r>
      <w:bookmarkStart w:id="10" w:name="_Hlk177717673"/>
      <w:r w:rsidR="00CC061A" w:rsidRPr="00B670FC">
        <w:t>Moreover, changes in MetS traits during the follow-up period were not recorded and we were unable to consider the impact that these changes may have had on the risk of incident ESRD in people with SLD.</w:t>
      </w:r>
      <w:bookmarkStart w:id="11" w:name="_Hlk177717757"/>
      <w:bookmarkEnd w:id="10"/>
      <w:bookmarkEnd w:id="9"/>
      <w:r w:rsidR="009D794C" w:rsidRPr="00B670FC">
        <w:t xml:space="preserve"> </w:t>
      </w:r>
      <w:r w:rsidR="00904B1A" w:rsidRPr="00B670FC">
        <w:t>Further work is also required to determine the external validity of our findings</w:t>
      </w:r>
      <w:r w:rsidR="006C1B2C" w:rsidRPr="00B670FC">
        <w:t xml:space="preserve"> </w:t>
      </w:r>
      <w:r w:rsidR="00904B1A" w:rsidRPr="00B670FC">
        <w:t xml:space="preserve">obtained from a </w:t>
      </w:r>
      <w:r w:rsidR="00352ECD" w:rsidRPr="00B670FC">
        <w:t>predominantly</w:t>
      </w:r>
      <w:r w:rsidR="00904B1A" w:rsidRPr="00B670FC">
        <w:t xml:space="preserve"> White Northern European cohort of participants. </w:t>
      </w:r>
      <w:bookmarkStart w:id="12" w:name="_Hlk177653611"/>
      <w:bookmarkEnd w:id="11"/>
      <w:r w:rsidR="00463D89" w:rsidRPr="00B670FC">
        <w:t>Whilst in our study, the presence of PNPLA3-I148M variant did not increase the risk of CKD, it should be noted that the number of participants included in this analysis was small (n=1,359) and of these participants there were only 59 cases of CKD. Consequently, additional work is required to elucidate the potential impact of genetic risk factors on the risk of CKD in people with MASLD and whether these modify the impact of MetS traits CKD/ESRD risk in people with MASLD</w:t>
      </w:r>
      <w:bookmarkEnd w:id="12"/>
      <w:r w:rsidR="00463D89" w:rsidRPr="00B670FC">
        <w:t>.</w:t>
      </w:r>
    </w:p>
    <w:p w14:paraId="3B49E69A" w14:textId="1F77824F" w:rsidR="0001322D" w:rsidRPr="00B670FC" w:rsidRDefault="0001322D" w:rsidP="00E6187B">
      <w:pPr>
        <w:spacing w:line="480" w:lineRule="auto"/>
      </w:pPr>
      <w:r w:rsidRPr="00B670FC">
        <w:t>In conclu</w:t>
      </w:r>
      <w:r w:rsidR="00D33A23" w:rsidRPr="00B670FC">
        <w:t xml:space="preserve">sion, </w:t>
      </w:r>
      <w:r w:rsidR="00DF14C3" w:rsidRPr="00B670FC">
        <w:t xml:space="preserve">using the large UKBB database, </w:t>
      </w:r>
      <w:r w:rsidR="00D33A23" w:rsidRPr="00B670FC">
        <w:t>we found that an increasing</w:t>
      </w:r>
      <w:r w:rsidRPr="00B670FC">
        <w:t xml:space="preserve"> </w:t>
      </w:r>
      <w:r w:rsidR="00DF14C3" w:rsidRPr="00B670FC">
        <w:t xml:space="preserve">number </w:t>
      </w:r>
      <w:r w:rsidRPr="00B670FC">
        <w:t xml:space="preserve">of MetS traits and </w:t>
      </w:r>
      <w:r w:rsidR="00352ECD" w:rsidRPr="00B670FC">
        <w:t xml:space="preserve">a </w:t>
      </w:r>
      <w:r w:rsidR="006C1B2C" w:rsidRPr="00B670FC">
        <w:t>high probability of advanced</w:t>
      </w:r>
      <w:r w:rsidR="00A9601B" w:rsidRPr="00B670FC">
        <w:t xml:space="preserve"> </w:t>
      </w:r>
      <w:r w:rsidRPr="00B670FC">
        <w:t xml:space="preserve">liver fibrosis were </w:t>
      </w:r>
      <w:r w:rsidR="00D33A23" w:rsidRPr="00B670FC">
        <w:t>independently</w:t>
      </w:r>
      <w:r w:rsidRPr="00B670FC">
        <w:t xml:space="preserve"> associated with an increased risk of </w:t>
      </w:r>
      <w:r w:rsidR="00DF14C3" w:rsidRPr="00B670FC">
        <w:t xml:space="preserve">prevalent </w:t>
      </w:r>
      <w:r w:rsidRPr="00B670FC">
        <w:t xml:space="preserve">CKD in </w:t>
      </w:r>
      <w:r w:rsidR="0032486F" w:rsidRPr="00B670FC">
        <w:t xml:space="preserve">subjects </w:t>
      </w:r>
      <w:r w:rsidRPr="00B670FC">
        <w:t xml:space="preserve">with MASLD. </w:t>
      </w:r>
      <w:r w:rsidR="00502522" w:rsidRPr="00B670FC">
        <w:t xml:space="preserve">We identified that hypertension and dysglycaemia/T2D were the only two MetS traits that increased the risk of prevalent CKD in people affected by SLD and only one MetS trait (the minimum requirement for a MASLD diagnosis to be made). </w:t>
      </w:r>
      <w:r w:rsidR="007A12BB" w:rsidRPr="00B670FC">
        <w:t>Moreover,</w:t>
      </w:r>
      <w:r w:rsidR="00AB319B" w:rsidRPr="00B670FC">
        <w:t xml:space="preserve"> and importantly for clinical practice</w:t>
      </w:r>
      <w:r w:rsidR="00B54B69" w:rsidRPr="00B670FC">
        <w:t>,</w:t>
      </w:r>
      <w:r w:rsidR="0032486F" w:rsidRPr="00B670FC">
        <w:t xml:space="preserve"> the presence of</w:t>
      </w:r>
      <w:r w:rsidRPr="00B670FC">
        <w:t xml:space="preserve"> MetS</w:t>
      </w:r>
      <w:r w:rsidR="00D33A23" w:rsidRPr="00B670FC">
        <w:t xml:space="preserve"> </w:t>
      </w:r>
      <w:r w:rsidRPr="00B670FC">
        <w:t xml:space="preserve">in </w:t>
      </w:r>
      <w:r w:rsidR="0032486F" w:rsidRPr="00B670FC">
        <w:t xml:space="preserve">subjects </w:t>
      </w:r>
      <w:r w:rsidRPr="00B670FC">
        <w:t xml:space="preserve">with SLD was independently associated with an increased risk of </w:t>
      </w:r>
      <w:r w:rsidR="00DF14C3" w:rsidRPr="00B670FC">
        <w:t xml:space="preserve">developing </w:t>
      </w:r>
      <w:r w:rsidRPr="00B670FC">
        <w:t xml:space="preserve">incident ESRD. These findings highlight the importance of </w:t>
      </w:r>
      <w:r w:rsidR="00C17EEC" w:rsidRPr="00B670FC">
        <w:t xml:space="preserve">characterising and </w:t>
      </w:r>
      <w:r w:rsidR="00A9601B" w:rsidRPr="00B670FC">
        <w:t xml:space="preserve">defining </w:t>
      </w:r>
      <w:r w:rsidR="00C17EEC" w:rsidRPr="00B670FC">
        <w:t xml:space="preserve">the severity of metabolic dysfunction in </w:t>
      </w:r>
      <w:r w:rsidR="007661EC" w:rsidRPr="00B670FC">
        <w:t xml:space="preserve">each </w:t>
      </w:r>
      <w:r w:rsidR="0032486F" w:rsidRPr="00B670FC">
        <w:t xml:space="preserve">subject </w:t>
      </w:r>
      <w:r w:rsidR="00C17EEC" w:rsidRPr="00B670FC">
        <w:t xml:space="preserve">with </w:t>
      </w:r>
      <w:r w:rsidRPr="00B670FC">
        <w:t>MASLD</w:t>
      </w:r>
      <w:r w:rsidR="00C17EEC" w:rsidRPr="00B670FC">
        <w:t xml:space="preserve"> rather than </w:t>
      </w:r>
      <w:r w:rsidR="007661EC" w:rsidRPr="00B670FC">
        <w:t>diagnosing</w:t>
      </w:r>
      <w:r w:rsidR="00C17EEC" w:rsidRPr="00B670FC">
        <w:t xml:space="preserve"> a </w:t>
      </w:r>
      <w:r w:rsidR="0032486F" w:rsidRPr="00B670FC">
        <w:t xml:space="preserve">subject </w:t>
      </w:r>
      <w:r w:rsidR="005C1862" w:rsidRPr="00B670FC">
        <w:t>w</w:t>
      </w:r>
      <w:r w:rsidR="00C42C67" w:rsidRPr="00B670FC">
        <w:t>ith</w:t>
      </w:r>
      <w:r w:rsidR="00C17EEC" w:rsidRPr="00B670FC">
        <w:t xml:space="preserve"> MASLD</w:t>
      </w:r>
      <w:r w:rsidR="00C42C67" w:rsidRPr="00B670FC">
        <w:t>,</w:t>
      </w:r>
      <w:r w:rsidR="00C17EEC" w:rsidRPr="00B670FC">
        <w:t xml:space="preserve"> simply because they have SLD and a single MetS trait</w:t>
      </w:r>
      <w:r w:rsidR="00C42C67" w:rsidRPr="00B670FC">
        <w:t>, and thereby not attempting to evaluate the other easily measured MetS traits</w:t>
      </w:r>
      <w:r w:rsidR="007661EC" w:rsidRPr="00B670FC">
        <w:t>.</w:t>
      </w:r>
      <w:r w:rsidR="00A9601B" w:rsidRPr="00B670FC">
        <w:t xml:space="preserve"> These </w:t>
      </w:r>
      <w:r w:rsidR="00A9601B" w:rsidRPr="00B670FC">
        <w:lastRenderedPageBreak/>
        <w:t>findings may also translate to other extrahepatic manifestations of SLD</w:t>
      </w:r>
      <w:r w:rsidR="00BB72E0" w:rsidRPr="00B670FC">
        <w:t xml:space="preserve"> </w:t>
      </w:r>
      <w:r w:rsidR="00A9601B" w:rsidRPr="00B670FC">
        <w:t xml:space="preserve">and </w:t>
      </w:r>
      <w:r w:rsidR="00FA329E" w:rsidRPr="00B670FC">
        <w:t xml:space="preserve">prompt the need to re-evaluate the current </w:t>
      </w:r>
      <w:r w:rsidR="00C0656F" w:rsidRPr="00B670FC">
        <w:t>‘</w:t>
      </w:r>
      <w:r w:rsidR="00FA329E" w:rsidRPr="00B670FC">
        <w:t xml:space="preserve">single </w:t>
      </w:r>
      <w:r w:rsidR="007661EC" w:rsidRPr="00B670FC">
        <w:t xml:space="preserve">MetS trait </w:t>
      </w:r>
      <w:r w:rsidR="00FA329E" w:rsidRPr="00B670FC">
        <w:t>MASLD model’.</w:t>
      </w:r>
      <w:r w:rsidR="00A9601B" w:rsidRPr="00B670FC">
        <w:t xml:space="preserve"> </w:t>
      </w:r>
    </w:p>
    <w:p w14:paraId="0003D30F" w14:textId="77777777" w:rsidR="004E3D31" w:rsidRPr="00B670FC" w:rsidRDefault="004E3D31" w:rsidP="00E6187B">
      <w:pPr>
        <w:spacing w:line="480" w:lineRule="auto"/>
      </w:pPr>
    </w:p>
    <w:p w14:paraId="39A30218" w14:textId="77777777" w:rsidR="004E3D31" w:rsidRPr="00B670FC" w:rsidRDefault="004E3D31" w:rsidP="004E3D31"/>
    <w:p w14:paraId="0890E08A" w14:textId="77777777" w:rsidR="004E3D31" w:rsidRPr="00B670FC" w:rsidRDefault="004E3D31" w:rsidP="004E3D31"/>
    <w:p w14:paraId="73006BFC" w14:textId="77777777" w:rsidR="004E3D31" w:rsidRPr="00B670FC" w:rsidRDefault="004E3D31" w:rsidP="004E3D31"/>
    <w:p w14:paraId="68F835E2" w14:textId="77777777" w:rsidR="004E3D31" w:rsidRPr="00B670FC" w:rsidRDefault="004E3D31" w:rsidP="004E3D31"/>
    <w:p w14:paraId="3E650770" w14:textId="77777777" w:rsidR="004E3D31" w:rsidRPr="00B670FC" w:rsidRDefault="004E3D31" w:rsidP="004E3D31"/>
    <w:p w14:paraId="270D1AE5" w14:textId="77777777" w:rsidR="004E3D31" w:rsidRPr="00B670FC" w:rsidRDefault="004E3D31" w:rsidP="004E3D31"/>
    <w:p w14:paraId="5080720E" w14:textId="77777777" w:rsidR="004E3D31" w:rsidRPr="00B670FC" w:rsidRDefault="004E3D31" w:rsidP="004E3D31"/>
    <w:p w14:paraId="15FB22AF" w14:textId="77777777" w:rsidR="004E3D31" w:rsidRPr="00B670FC" w:rsidRDefault="004E3D31" w:rsidP="004E3D31"/>
    <w:p w14:paraId="7506FAB5" w14:textId="77777777" w:rsidR="004E3D31" w:rsidRPr="00B670FC" w:rsidRDefault="004E3D31" w:rsidP="004E3D31"/>
    <w:p w14:paraId="30BE0278" w14:textId="77777777" w:rsidR="004E3D31" w:rsidRPr="00B670FC" w:rsidRDefault="004E3D31" w:rsidP="004E3D31"/>
    <w:p w14:paraId="1B7BD444" w14:textId="77777777" w:rsidR="004E3D31" w:rsidRPr="00B670FC" w:rsidRDefault="004E3D31" w:rsidP="004E3D31"/>
    <w:p w14:paraId="6B6BBAD3" w14:textId="77777777" w:rsidR="004E3D31" w:rsidRPr="00B670FC" w:rsidRDefault="004E3D31" w:rsidP="004E3D31"/>
    <w:p w14:paraId="0F6C66AE" w14:textId="77777777" w:rsidR="004E3D31" w:rsidRPr="00B670FC" w:rsidRDefault="004E3D31" w:rsidP="004E3D31"/>
    <w:p w14:paraId="5A429AA7" w14:textId="77777777" w:rsidR="004E3D31" w:rsidRPr="00B670FC" w:rsidRDefault="004E3D31" w:rsidP="004E3D31"/>
    <w:p w14:paraId="54C5CED5" w14:textId="77777777" w:rsidR="005D3E07" w:rsidRPr="00B670FC" w:rsidRDefault="005D3E07" w:rsidP="008A4F9F">
      <w:pPr>
        <w:spacing w:line="480" w:lineRule="auto"/>
        <w:rPr>
          <w:b/>
          <w:bCs/>
        </w:rPr>
      </w:pPr>
    </w:p>
    <w:p w14:paraId="2C04F226" w14:textId="77777777" w:rsidR="001166CC" w:rsidRPr="00B670FC" w:rsidRDefault="001166CC" w:rsidP="008A4F9F">
      <w:pPr>
        <w:spacing w:line="480" w:lineRule="auto"/>
        <w:rPr>
          <w:b/>
          <w:bCs/>
        </w:rPr>
      </w:pPr>
    </w:p>
    <w:p w14:paraId="4F48B658" w14:textId="77777777" w:rsidR="001166CC" w:rsidRPr="00B670FC" w:rsidRDefault="001166CC" w:rsidP="008A4F9F">
      <w:pPr>
        <w:spacing w:line="480" w:lineRule="auto"/>
        <w:rPr>
          <w:b/>
          <w:bCs/>
        </w:rPr>
      </w:pPr>
    </w:p>
    <w:p w14:paraId="21F3D4BB" w14:textId="77777777" w:rsidR="001166CC" w:rsidRPr="00B670FC" w:rsidRDefault="001166CC" w:rsidP="008A4F9F">
      <w:pPr>
        <w:spacing w:line="480" w:lineRule="auto"/>
        <w:rPr>
          <w:b/>
          <w:bCs/>
        </w:rPr>
      </w:pPr>
    </w:p>
    <w:p w14:paraId="17F74199" w14:textId="77777777" w:rsidR="001166CC" w:rsidRPr="00B670FC" w:rsidRDefault="001166CC" w:rsidP="008A4F9F">
      <w:pPr>
        <w:spacing w:line="480" w:lineRule="auto"/>
        <w:rPr>
          <w:b/>
          <w:bCs/>
        </w:rPr>
      </w:pPr>
    </w:p>
    <w:p w14:paraId="73586F94" w14:textId="77777777" w:rsidR="001166CC" w:rsidRPr="00B670FC" w:rsidRDefault="001166CC" w:rsidP="008A4F9F">
      <w:pPr>
        <w:spacing w:line="480" w:lineRule="auto"/>
        <w:rPr>
          <w:b/>
          <w:bCs/>
        </w:rPr>
      </w:pPr>
    </w:p>
    <w:p w14:paraId="211337A9" w14:textId="77777777" w:rsidR="001166CC" w:rsidRPr="00B670FC" w:rsidRDefault="001166CC" w:rsidP="008A4F9F">
      <w:pPr>
        <w:spacing w:line="480" w:lineRule="auto"/>
        <w:rPr>
          <w:b/>
          <w:bCs/>
        </w:rPr>
      </w:pPr>
    </w:p>
    <w:p w14:paraId="27F62D8A" w14:textId="77777777" w:rsidR="001166CC" w:rsidRPr="00B670FC" w:rsidRDefault="001166CC" w:rsidP="008A4F9F">
      <w:pPr>
        <w:spacing w:line="480" w:lineRule="auto"/>
        <w:rPr>
          <w:b/>
          <w:bCs/>
        </w:rPr>
      </w:pPr>
    </w:p>
    <w:p w14:paraId="4580D98F" w14:textId="637A283A" w:rsidR="00266F71" w:rsidRPr="00B670FC" w:rsidRDefault="008A4F9F" w:rsidP="00403347">
      <w:pPr>
        <w:rPr>
          <w:b/>
          <w:bCs/>
        </w:rPr>
      </w:pPr>
      <w:r w:rsidRPr="00B670FC">
        <w:rPr>
          <w:b/>
          <w:bCs/>
        </w:rPr>
        <w:lastRenderedPageBreak/>
        <w:t xml:space="preserve">Figure 1. Flow chart of </w:t>
      </w:r>
      <w:r w:rsidR="00A94F17" w:rsidRPr="00B670FC">
        <w:rPr>
          <w:b/>
          <w:bCs/>
        </w:rPr>
        <w:t>the study</w:t>
      </w:r>
      <w:r w:rsidRPr="00B670FC">
        <w:rPr>
          <w:b/>
          <w:bCs/>
        </w:rPr>
        <w:t>.</w:t>
      </w:r>
    </w:p>
    <w:p w14:paraId="5B3A2A6B" w14:textId="77777777" w:rsidR="001166CC" w:rsidRPr="00B670FC" w:rsidRDefault="001166CC" w:rsidP="00403347"/>
    <w:p w14:paraId="385FFD18" w14:textId="70BDCE74" w:rsidR="008A4F9F" w:rsidRPr="00B670FC" w:rsidRDefault="008A4F9F" w:rsidP="008A4F9F">
      <w:pPr>
        <w:spacing w:line="240" w:lineRule="auto"/>
        <w:rPr>
          <w:b/>
          <w:bCs/>
        </w:rPr>
      </w:pPr>
      <w:r w:rsidRPr="00B670FC">
        <w:rPr>
          <w:b/>
          <w:bCs/>
        </w:rPr>
        <w:t>Figure 2. Association</w:t>
      </w:r>
      <w:r w:rsidR="0032486F" w:rsidRPr="00B670FC">
        <w:rPr>
          <w:b/>
          <w:bCs/>
        </w:rPr>
        <w:t>s</w:t>
      </w:r>
      <w:r w:rsidRPr="00B670FC">
        <w:rPr>
          <w:b/>
          <w:bCs/>
        </w:rPr>
        <w:t xml:space="preserve"> between MASLD phenotype and risk of prevalent CKD.</w:t>
      </w:r>
    </w:p>
    <w:p w14:paraId="29609053" w14:textId="15DB2FD3" w:rsidR="003E6CEC" w:rsidRPr="00B670FC" w:rsidRDefault="008A4F9F" w:rsidP="005D3E07">
      <w:pPr>
        <w:spacing w:line="240" w:lineRule="auto"/>
      </w:pPr>
      <w:r w:rsidRPr="00B670FC">
        <w:rPr>
          <w:b/>
          <w:bCs/>
        </w:rPr>
        <w:t>A</w:t>
      </w:r>
      <w:r w:rsidRPr="00B670FC">
        <w:t>) Scatterplot showing the adjusted ORs (95%CI</w:t>
      </w:r>
      <w:r w:rsidR="00BA31AF" w:rsidRPr="00B670FC">
        <w:t>s</w:t>
      </w:r>
      <w:r w:rsidRPr="00B670FC">
        <w:t xml:space="preserve">) of the associations between </w:t>
      </w:r>
      <w:r w:rsidR="00A94F17" w:rsidRPr="00B670FC">
        <w:t xml:space="preserve">increasing </w:t>
      </w:r>
      <w:r w:rsidRPr="00B670FC">
        <w:t xml:space="preserve">MetS traits and </w:t>
      </w:r>
      <w:r w:rsidR="00A94F17" w:rsidRPr="00B670FC">
        <w:t>the r</w:t>
      </w:r>
      <w:r w:rsidRPr="00B670FC">
        <w:t xml:space="preserve">isk of </w:t>
      </w:r>
      <w:r w:rsidR="00A94F17" w:rsidRPr="00B670FC">
        <w:t xml:space="preserve">prevalent </w:t>
      </w:r>
      <w:r w:rsidRPr="00B670FC">
        <w:t xml:space="preserve">CKD in participants with SLD (HSI &gt;36 or code). Reference group were those without SLD (HSI &lt;30) or any MetS traits (n= 11,521). </w:t>
      </w:r>
      <w:r w:rsidRPr="00B670FC">
        <w:rPr>
          <w:b/>
          <w:bCs/>
        </w:rPr>
        <w:t>B</w:t>
      </w:r>
      <w:r w:rsidRPr="00B670FC">
        <w:t>) Scatterplot showing the adjusted ORs (95%CI</w:t>
      </w:r>
      <w:r w:rsidR="00BA31AF" w:rsidRPr="00B670FC">
        <w:t>s</w:t>
      </w:r>
      <w:r w:rsidRPr="00B670FC">
        <w:t xml:space="preserve">) of the associations between </w:t>
      </w:r>
      <w:r w:rsidR="00A94F17" w:rsidRPr="00B670FC">
        <w:t>increasing</w:t>
      </w:r>
      <w:r w:rsidRPr="00B670FC">
        <w:t xml:space="preserve"> MetS traits and </w:t>
      </w:r>
      <w:r w:rsidR="00A94F17" w:rsidRPr="00B670FC">
        <w:t xml:space="preserve">the </w:t>
      </w:r>
      <w:r w:rsidRPr="00B670FC">
        <w:t xml:space="preserve">risk of CKD in participants with SLD (MRI PDFF ≥5.56%). Reference group were those without SLD (MRI PDFF &lt;5.55%) or any MetS traits (n= 2,698). Statistical significance denotes a significant association between the number of MetS traits and risk of </w:t>
      </w:r>
      <w:r w:rsidR="00A94F17" w:rsidRPr="00B670FC">
        <w:t xml:space="preserve">prevalent </w:t>
      </w:r>
      <w:r w:rsidRPr="00B670FC">
        <w:t>CKD</w:t>
      </w:r>
      <w:r w:rsidR="007F0A05" w:rsidRPr="00B670FC">
        <w:t>,</w:t>
      </w:r>
      <w:r w:rsidRPr="00B670FC">
        <w:t xml:space="preserve"> which was independent of age, sex, smoking status, ethnicity, liver fibrosis</w:t>
      </w:r>
      <w:r w:rsidR="00571271" w:rsidRPr="00B670FC">
        <w:t xml:space="preserve"> (FIB-4 thresholds)</w:t>
      </w:r>
      <w:r w:rsidRPr="00B670FC">
        <w:t xml:space="preserve"> and </w:t>
      </w:r>
      <w:r w:rsidRPr="00B670FC">
        <w:rPr>
          <w:i/>
          <w:iCs/>
        </w:rPr>
        <w:t>PNPLA3</w:t>
      </w:r>
      <w:r w:rsidR="007F0A05" w:rsidRPr="00B670FC">
        <w:t xml:space="preserve"> I</w:t>
      </w:r>
      <w:r w:rsidRPr="00B670FC">
        <w:t>148</w:t>
      </w:r>
      <w:r w:rsidR="007F0A05" w:rsidRPr="00B670FC">
        <w:t>M</w:t>
      </w:r>
      <w:r w:rsidRPr="00B670FC">
        <w:t xml:space="preserve"> genotype.</w:t>
      </w:r>
      <w:r w:rsidR="00DE1F7D" w:rsidRPr="00B670FC">
        <w:t xml:space="preserve"> Trendlines are exponential.</w:t>
      </w:r>
      <w:r w:rsidR="005D3E07" w:rsidRPr="00B670FC">
        <w:t xml:space="preserve"> </w:t>
      </w:r>
      <w:r w:rsidRPr="00B670FC">
        <w:t>*P&lt;0.05, **P&lt;0.001, ***P&lt;0.0001</w:t>
      </w:r>
    </w:p>
    <w:p w14:paraId="6293E0EB" w14:textId="5A4A57E5" w:rsidR="002342E8" w:rsidRPr="00B670FC" w:rsidRDefault="002342E8" w:rsidP="008A4F9F">
      <w:r w:rsidRPr="00B670FC">
        <w:rPr>
          <w:i/>
          <w:iCs/>
        </w:rPr>
        <w:t>Abbreviations</w:t>
      </w:r>
      <w:r w:rsidRPr="00B670FC">
        <w:t>: SLD; steatotic liver disease, HSI; hepatic steatosis index, MetS; Metabolic syndrome.</w:t>
      </w:r>
    </w:p>
    <w:p w14:paraId="3F9ECA23" w14:textId="77777777" w:rsidR="00DE1F7D" w:rsidRPr="00B670FC" w:rsidRDefault="00DE1F7D" w:rsidP="00403347">
      <w:pPr>
        <w:rPr>
          <w:b/>
          <w:bCs/>
        </w:rPr>
      </w:pPr>
    </w:p>
    <w:p w14:paraId="54AD1338" w14:textId="77777777" w:rsidR="00825EE9" w:rsidRPr="00B670FC" w:rsidRDefault="00825EE9" w:rsidP="00403347">
      <w:pPr>
        <w:rPr>
          <w:b/>
          <w:bCs/>
        </w:rPr>
      </w:pPr>
    </w:p>
    <w:p w14:paraId="2406728B" w14:textId="77777777" w:rsidR="00825EE9" w:rsidRPr="00B670FC" w:rsidRDefault="00825EE9" w:rsidP="00403347">
      <w:pPr>
        <w:rPr>
          <w:b/>
          <w:bCs/>
        </w:rPr>
      </w:pPr>
    </w:p>
    <w:p w14:paraId="3AFDF459" w14:textId="77777777" w:rsidR="00825EE9" w:rsidRPr="00B670FC" w:rsidRDefault="00825EE9" w:rsidP="00403347">
      <w:pPr>
        <w:rPr>
          <w:b/>
          <w:bCs/>
        </w:rPr>
      </w:pPr>
    </w:p>
    <w:p w14:paraId="1EF39FE2" w14:textId="77777777" w:rsidR="00825EE9" w:rsidRPr="00B670FC" w:rsidRDefault="00825EE9" w:rsidP="00403347">
      <w:pPr>
        <w:rPr>
          <w:b/>
          <w:bCs/>
        </w:rPr>
      </w:pPr>
    </w:p>
    <w:p w14:paraId="3BE06ED7" w14:textId="77777777" w:rsidR="00825EE9" w:rsidRPr="00B670FC" w:rsidRDefault="00825EE9" w:rsidP="00403347">
      <w:pPr>
        <w:rPr>
          <w:b/>
          <w:bCs/>
        </w:rPr>
      </w:pPr>
    </w:p>
    <w:p w14:paraId="1C53C175" w14:textId="77777777" w:rsidR="00825EE9" w:rsidRPr="00B670FC" w:rsidRDefault="00825EE9" w:rsidP="00403347">
      <w:pPr>
        <w:rPr>
          <w:b/>
          <w:bCs/>
        </w:rPr>
      </w:pPr>
    </w:p>
    <w:p w14:paraId="444494DD" w14:textId="77777777" w:rsidR="00825EE9" w:rsidRPr="00B670FC" w:rsidRDefault="00825EE9" w:rsidP="00403347">
      <w:pPr>
        <w:rPr>
          <w:b/>
          <w:bCs/>
        </w:rPr>
      </w:pPr>
    </w:p>
    <w:p w14:paraId="3D328EF1" w14:textId="77777777" w:rsidR="00825EE9" w:rsidRPr="00B670FC" w:rsidRDefault="00825EE9" w:rsidP="00403347">
      <w:pPr>
        <w:rPr>
          <w:b/>
          <w:bCs/>
        </w:rPr>
      </w:pPr>
    </w:p>
    <w:p w14:paraId="32D9176E" w14:textId="77777777" w:rsidR="00825EE9" w:rsidRPr="00B670FC" w:rsidRDefault="00825EE9" w:rsidP="00403347">
      <w:pPr>
        <w:rPr>
          <w:b/>
          <w:bCs/>
        </w:rPr>
      </w:pPr>
    </w:p>
    <w:p w14:paraId="371B6E1F" w14:textId="77777777" w:rsidR="0097550D" w:rsidRPr="00B670FC" w:rsidRDefault="0097550D" w:rsidP="00403347">
      <w:pPr>
        <w:rPr>
          <w:b/>
          <w:bCs/>
        </w:rPr>
      </w:pPr>
    </w:p>
    <w:p w14:paraId="08D2D68C" w14:textId="77777777" w:rsidR="0097550D" w:rsidRPr="00B670FC" w:rsidRDefault="0097550D" w:rsidP="00403347">
      <w:pPr>
        <w:rPr>
          <w:b/>
          <w:bCs/>
        </w:rPr>
      </w:pPr>
    </w:p>
    <w:p w14:paraId="75AD7FFE" w14:textId="77777777" w:rsidR="0097550D" w:rsidRPr="00B670FC" w:rsidRDefault="0097550D" w:rsidP="00403347">
      <w:pPr>
        <w:rPr>
          <w:b/>
          <w:bCs/>
        </w:rPr>
      </w:pPr>
    </w:p>
    <w:p w14:paraId="3B5A5F65" w14:textId="77777777" w:rsidR="00825EE9" w:rsidRPr="00B670FC" w:rsidRDefault="00825EE9" w:rsidP="00403347">
      <w:pPr>
        <w:rPr>
          <w:b/>
          <w:bCs/>
        </w:rPr>
      </w:pPr>
    </w:p>
    <w:p w14:paraId="37C482DC" w14:textId="77777777" w:rsidR="005D3E07" w:rsidRPr="00B670FC" w:rsidRDefault="005D3E07" w:rsidP="00403347">
      <w:pPr>
        <w:rPr>
          <w:b/>
          <w:bCs/>
        </w:rPr>
      </w:pPr>
    </w:p>
    <w:p w14:paraId="4D47AEBF" w14:textId="77777777" w:rsidR="005D3E07" w:rsidRPr="00B670FC" w:rsidRDefault="005D3E07" w:rsidP="00403347">
      <w:pPr>
        <w:rPr>
          <w:b/>
          <w:bCs/>
        </w:rPr>
      </w:pPr>
    </w:p>
    <w:p w14:paraId="093ADC27" w14:textId="77777777" w:rsidR="005D3E07" w:rsidRPr="00B670FC" w:rsidRDefault="005D3E07" w:rsidP="00403347">
      <w:pPr>
        <w:rPr>
          <w:b/>
          <w:bCs/>
        </w:rPr>
      </w:pPr>
    </w:p>
    <w:p w14:paraId="15504661" w14:textId="77777777" w:rsidR="005D3E07" w:rsidRPr="00B670FC" w:rsidRDefault="005D3E07" w:rsidP="00403347">
      <w:pPr>
        <w:rPr>
          <w:b/>
          <w:bCs/>
        </w:rPr>
      </w:pPr>
    </w:p>
    <w:p w14:paraId="0A9E6CB4" w14:textId="77777777" w:rsidR="005D3E07" w:rsidRPr="00B670FC" w:rsidRDefault="005D3E07" w:rsidP="00403347">
      <w:pPr>
        <w:rPr>
          <w:b/>
          <w:bCs/>
        </w:rPr>
      </w:pPr>
    </w:p>
    <w:p w14:paraId="767934B0" w14:textId="77777777" w:rsidR="001166CC" w:rsidRPr="00B670FC" w:rsidRDefault="001166CC" w:rsidP="00403347">
      <w:pPr>
        <w:rPr>
          <w:b/>
          <w:bCs/>
        </w:rPr>
      </w:pPr>
    </w:p>
    <w:p w14:paraId="4F34FB67" w14:textId="77777777" w:rsidR="00825EE9" w:rsidRPr="00B670FC" w:rsidRDefault="00825EE9" w:rsidP="00403347">
      <w:pPr>
        <w:rPr>
          <w:b/>
          <w:bCs/>
        </w:rPr>
      </w:pPr>
    </w:p>
    <w:p w14:paraId="5E871E0E" w14:textId="179DCC7B" w:rsidR="00266F71" w:rsidRPr="00B670FC" w:rsidRDefault="00296333" w:rsidP="00403347">
      <w:pPr>
        <w:rPr>
          <w:b/>
          <w:bCs/>
        </w:rPr>
      </w:pPr>
      <w:r w:rsidRPr="00B670FC">
        <w:rPr>
          <w:b/>
          <w:bCs/>
        </w:rPr>
        <w:lastRenderedPageBreak/>
        <w:t>References</w:t>
      </w:r>
    </w:p>
    <w:p w14:paraId="0537892E" w14:textId="77777777" w:rsidR="001166CC" w:rsidRPr="00B670FC" w:rsidRDefault="00266F71" w:rsidP="001166CC">
      <w:pPr>
        <w:pStyle w:val="EndNoteBibliography"/>
        <w:spacing w:after="0"/>
        <w:ind w:left="720" w:hanging="720"/>
      </w:pPr>
      <w:r w:rsidRPr="00B670FC">
        <w:fldChar w:fldCharType="begin"/>
      </w:r>
      <w:r w:rsidRPr="00B670FC">
        <w:instrText xml:space="preserve"> ADDIN EN.REFLIST </w:instrText>
      </w:r>
      <w:r w:rsidRPr="00B670FC">
        <w:fldChar w:fldCharType="separate"/>
      </w:r>
      <w:r w:rsidR="001166CC" w:rsidRPr="00B670FC">
        <w:t xml:space="preserve">1. Rinella ME, Lazarus JV, Ratziu V, et al. A multi-society Delphi consensus statement on new fatty liver disease nomenclature. </w:t>
      </w:r>
      <w:r w:rsidR="001166CC" w:rsidRPr="00B670FC">
        <w:rPr>
          <w:i/>
        </w:rPr>
        <w:t>Hepatology</w:t>
      </w:r>
      <w:r w:rsidR="001166CC" w:rsidRPr="00B670FC">
        <w:t xml:space="preserve"> 2023.</w:t>
      </w:r>
    </w:p>
    <w:p w14:paraId="3E152B05" w14:textId="77777777" w:rsidR="001166CC" w:rsidRPr="00B670FC" w:rsidRDefault="001166CC" w:rsidP="001166CC">
      <w:pPr>
        <w:pStyle w:val="EndNoteBibliography"/>
        <w:spacing w:after="0"/>
        <w:ind w:left="720" w:hanging="720"/>
      </w:pPr>
      <w:r w:rsidRPr="00B670FC">
        <w:t xml:space="preserve">2. Younossi ZM, Golabi P, Paik JM, et al. The global epidemiology of nonalcoholic fatty liver disease (NAFLD) and nonalcoholic steatohepatitis (NASH): a systematic review. </w:t>
      </w:r>
      <w:r w:rsidRPr="00B670FC">
        <w:rPr>
          <w:i/>
        </w:rPr>
        <w:t>Hepatology</w:t>
      </w:r>
      <w:r w:rsidRPr="00B670FC">
        <w:t xml:space="preserve"> 2023;77(4):1335-47.</w:t>
      </w:r>
    </w:p>
    <w:p w14:paraId="682496F6" w14:textId="77777777" w:rsidR="001166CC" w:rsidRPr="00B670FC" w:rsidRDefault="001166CC" w:rsidP="001166CC">
      <w:pPr>
        <w:pStyle w:val="EndNoteBibliography"/>
        <w:spacing w:after="0"/>
        <w:ind w:left="720" w:hanging="720"/>
      </w:pPr>
      <w:r w:rsidRPr="00B670FC">
        <w:t xml:space="preserve">3. Miao L, Targher G, Byrne CD, et al. Current status and future trends of the global burden of MASLD. </w:t>
      </w:r>
      <w:r w:rsidRPr="00B670FC">
        <w:rPr>
          <w:i/>
        </w:rPr>
        <w:t>Trends in Endocrinology &amp; Metabolism</w:t>
      </w:r>
      <w:r w:rsidRPr="00B670FC">
        <w:t xml:space="preserve"> 2024.</w:t>
      </w:r>
    </w:p>
    <w:p w14:paraId="2A2C791E" w14:textId="77777777" w:rsidR="001166CC" w:rsidRPr="00B670FC" w:rsidRDefault="001166CC" w:rsidP="001166CC">
      <w:pPr>
        <w:pStyle w:val="EndNoteBibliography"/>
        <w:spacing w:after="0"/>
        <w:ind w:left="720" w:hanging="720"/>
      </w:pPr>
      <w:r w:rsidRPr="00B670FC">
        <w:t xml:space="preserve">4. Eslam M, Sanyal AJ, George J. MAFLD: A Consensus-Driven Proposed Nomenclature for Metabolic Associated Fatty Liver Disease. </w:t>
      </w:r>
      <w:r w:rsidRPr="00B670FC">
        <w:rPr>
          <w:i/>
        </w:rPr>
        <w:t>Gastroenterology</w:t>
      </w:r>
      <w:r w:rsidRPr="00B670FC">
        <w:t xml:space="preserve"> 2020;158(7):1999-2014.e1.</w:t>
      </w:r>
    </w:p>
    <w:p w14:paraId="44F15157" w14:textId="77777777" w:rsidR="001166CC" w:rsidRPr="00B670FC" w:rsidRDefault="001166CC" w:rsidP="001166CC">
      <w:pPr>
        <w:pStyle w:val="EndNoteBibliography"/>
        <w:spacing w:after="0"/>
        <w:ind w:left="720" w:hanging="720"/>
      </w:pPr>
      <w:r w:rsidRPr="00B670FC">
        <w:t xml:space="preserve">5. Younossi ZM, Blissett D, Blissett R, et al. The economic and clinical burden of nonalcoholic fatty liver disease in the United States and Europe. </w:t>
      </w:r>
      <w:r w:rsidRPr="00B670FC">
        <w:rPr>
          <w:i/>
        </w:rPr>
        <w:t>Hepatology</w:t>
      </w:r>
      <w:r w:rsidRPr="00B670FC">
        <w:t xml:space="preserve"> 2016;64(5):1577-86.</w:t>
      </w:r>
    </w:p>
    <w:p w14:paraId="01FB4DBC" w14:textId="77777777" w:rsidR="001166CC" w:rsidRPr="00B670FC" w:rsidRDefault="001166CC" w:rsidP="001166CC">
      <w:pPr>
        <w:pStyle w:val="EndNoteBibliography"/>
        <w:spacing w:after="0"/>
        <w:ind w:left="720" w:hanging="720"/>
      </w:pPr>
      <w:r w:rsidRPr="00B670FC">
        <w:t xml:space="preserve">6. 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B670FC">
        <w:rPr>
          <w:i/>
        </w:rPr>
        <w:t>Circulation</w:t>
      </w:r>
      <w:r w:rsidRPr="00B670FC">
        <w:t xml:space="preserve"> 2009;120(16):1640-5.</w:t>
      </w:r>
    </w:p>
    <w:p w14:paraId="48BF4302" w14:textId="77777777" w:rsidR="001166CC" w:rsidRPr="00B670FC" w:rsidRDefault="001166CC" w:rsidP="001166CC">
      <w:pPr>
        <w:pStyle w:val="EndNoteBibliography"/>
        <w:spacing w:after="0"/>
        <w:ind w:left="720" w:hanging="720"/>
      </w:pPr>
      <w:r w:rsidRPr="00B670FC">
        <w:t xml:space="preserve">7. Bilson J, Mantovani A, Byrne CD, et al. Steatotic liver disease, MASLD and risk of chronic kidney disease. </w:t>
      </w:r>
      <w:r w:rsidRPr="00B670FC">
        <w:rPr>
          <w:i/>
        </w:rPr>
        <w:t>Diabetes Metab</w:t>
      </w:r>
      <w:r w:rsidRPr="00B670FC">
        <w:t xml:space="preserve"> 2024;50(1):101506.</w:t>
      </w:r>
    </w:p>
    <w:p w14:paraId="350174E3" w14:textId="77777777" w:rsidR="001166CC" w:rsidRPr="00B670FC" w:rsidRDefault="001166CC" w:rsidP="001166CC">
      <w:pPr>
        <w:pStyle w:val="EndNoteBibliography"/>
        <w:spacing w:after="0"/>
        <w:ind w:left="720" w:hanging="720"/>
      </w:pPr>
      <w:r w:rsidRPr="00B670FC">
        <w:t xml:space="preserve">8. Byrne CD, Targher G. NAFLD as a driver of chronic kidney disease. </w:t>
      </w:r>
      <w:r w:rsidRPr="00B670FC">
        <w:rPr>
          <w:i/>
        </w:rPr>
        <w:t>J Hepatol</w:t>
      </w:r>
      <w:r w:rsidRPr="00B670FC">
        <w:t xml:space="preserve"> 2020;72(4):785-801.</w:t>
      </w:r>
    </w:p>
    <w:p w14:paraId="7973BC95" w14:textId="77777777" w:rsidR="001166CC" w:rsidRPr="00B670FC" w:rsidRDefault="001166CC" w:rsidP="001166CC">
      <w:pPr>
        <w:pStyle w:val="EndNoteBibliography"/>
        <w:spacing w:after="0"/>
        <w:ind w:left="720" w:hanging="720"/>
      </w:pPr>
      <w:r w:rsidRPr="00B670FC">
        <w:t xml:space="preserve">9. Guzder RN, Gatling W, Mullee MA, et al. Impact of metabolic syndrome criteria on cardiovascular disease risk in people with newly diagnosed type 2 diabetes. </w:t>
      </w:r>
      <w:r w:rsidRPr="00B670FC">
        <w:rPr>
          <w:i/>
        </w:rPr>
        <w:t>Diabetologia</w:t>
      </w:r>
      <w:r w:rsidRPr="00B670FC">
        <w:t xml:space="preserve"> 2006;49(1):49-55.</w:t>
      </w:r>
    </w:p>
    <w:p w14:paraId="6F06C7A5" w14:textId="77777777" w:rsidR="001166CC" w:rsidRPr="00B670FC" w:rsidRDefault="001166CC" w:rsidP="001166CC">
      <w:pPr>
        <w:pStyle w:val="EndNoteBibliography"/>
        <w:spacing w:after="0"/>
        <w:ind w:left="720" w:hanging="720"/>
      </w:pPr>
      <w:r w:rsidRPr="00B670FC">
        <w:t xml:space="preserve">10. Shang Y, Grip ET, Modica A, et al. Metabolic Syndrome Traits Increase the Risk of Major Adverse Liver Outcomes in Type 2 Diabetes. </w:t>
      </w:r>
      <w:r w:rsidRPr="00B670FC">
        <w:rPr>
          <w:i/>
        </w:rPr>
        <w:t>Diabetes Care</w:t>
      </w:r>
      <w:r w:rsidRPr="00B670FC">
        <w:t xml:space="preserve"> 2024;47(6):978-85.</w:t>
      </w:r>
    </w:p>
    <w:p w14:paraId="35A08536" w14:textId="77777777" w:rsidR="001166CC" w:rsidRPr="00B670FC" w:rsidRDefault="001166CC" w:rsidP="001166CC">
      <w:pPr>
        <w:pStyle w:val="EndNoteBibliography"/>
        <w:spacing w:after="0"/>
        <w:ind w:left="720" w:hanging="720"/>
      </w:pPr>
      <w:r w:rsidRPr="00B670FC">
        <w:t xml:space="preserve">11. Lee JH, Kim D, Kim HJ, et al. Hepatic steatosis index: a simple screening tool reflecting nonalcoholic fatty liver disease. </w:t>
      </w:r>
      <w:r w:rsidRPr="00B670FC">
        <w:rPr>
          <w:i/>
        </w:rPr>
        <w:t>Dig Liver Dis</w:t>
      </w:r>
      <w:r w:rsidRPr="00B670FC">
        <w:t xml:space="preserve"> 2010;42(7):503-8.</w:t>
      </w:r>
    </w:p>
    <w:p w14:paraId="0D4E867D" w14:textId="77777777" w:rsidR="001166CC" w:rsidRPr="00B670FC" w:rsidRDefault="001166CC" w:rsidP="001166CC">
      <w:pPr>
        <w:pStyle w:val="EndNoteBibliography"/>
        <w:spacing w:after="0"/>
        <w:ind w:left="720" w:hanging="720"/>
      </w:pPr>
      <w:r w:rsidRPr="00B670FC">
        <w:t xml:space="preserve">12. Shah AG, Lydecker A, Murray K, et al. Comparison of noninvasive markers of fibrosis in patients with nonalcoholic fatty liver disease. </w:t>
      </w:r>
      <w:r w:rsidRPr="00B670FC">
        <w:rPr>
          <w:i/>
        </w:rPr>
        <w:t>Clinical gastroenterology and hepatology : the official clinical practice journal of the American Gastroenterological Association</w:t>
      </w:r>
      <w:r w:rsidRPr="00B670FC">
        <w:t xml:space="preserve"> 2009;7(10):1104-12.</w:t>
      </w:r>
    </w:p>
    <w:p w14:paraId="04B9CB32" w14:textId="77777777" w:rsidR="001166CC" w:rsidRPr="00B670FC" w:rsidRDefault="001166CC" w:rsidP="001166CC">
      <w:pPr>
        <w:pStyle w:val="EndNoteBibliography"/>
        <w:spacing w:after="0"/>
        <w:ind w:left="720" w:hanging="720"/>
      </w:pPr>
      <w:r w:rsidRPr="00B670FC">
        <w:t xml:space="preserve">13. Levin A, Stevens PE. Summary of KDIGO 2012 CKD Guideline: behind the scenes, need for guidance, and a framework for moving forward. </w:t>
      </w:r>
      <w:r w:rsidRPr="00B670FC">
        <w:rPr>
          <w:i/>
        </w:rPr>
        <w:t>Kidney International</w:t>
      </w:r>
      <w:r w:rsidRPr="00B670FC">
        <w:t xml:space="preserve"> 2014;85(1):49-61.</w:t>
      </w:r>
    </w:p>
    <w:p w14:paraId="409A5531" w14:textId="77777777" w:rsidR="001166CC" w:rsidRPr="00B670FC" w:rsidRDefault="001166CC" w:rsidP="001166CC">
      <w:pPr>
        <w:pStyle w:val="EndNoteBibliography"/>
        <w:spacing w:after="0"/>
        <w:ind w:left="720" w:hanging="720"/>
      </w:pPr>
      <w:r w:rsidRPr="00B670FC">
        <w:t xml:space="preserve">14. Inker LA, Eneanya ND, Coresh J, et al. New Creatinine- and Cystatin C-Based Equations to Estimate GFR without Race. </w:t>
      </w:r>
      <w:r w:rsidRPr="00B670FC">
        <w:rPr>
          <w:i/>
        </w:rPr>
        <w:t>The New England journal of medicine</w:t>
      </w:r>
      <w:r w:rsidRPr="00B670FC">
        <w:t xml:space="preserve"> 2021;385(19):1737-49.</w:t>
      </w:r>
    </w:p>
    <w:p w14:paraId="4265507C" w14:textId="77777777" w:rsidR="001166CC" w:rsidRPr="00B670FC" w:rsidRDefault="001166CC" w:rsidP="001166CC">
      <w:pPr>
        <w:pStyle w:val="EndNoteBibliography"/>
        <w:spacing w:after="0"/>
        <w:ind w:left="720" w:hanging="720"/>
      </w:pPr>
      <w:r w:rsidRPr="00B670FC">
        <w:t xml:space="preserve">15. Inker LA, Schmid CH, Tighiouart H, et al. Estimating glomerular filtration rate from serum creatinine and cystatin C. </w:t>
      </w:r>
      <w:r w:rsidRPr="00B670FC">
        <w:rPr>
          <w:i/>
        </w:rPr>
        <w:t>The New England journal of medicine</w:t>
      </w:r>
      <w:r w:rsidRPr="00B670FC">
        <w:t xml:space="preserve"> 2012;367(1):20-9.</w:t>
      </w:r>
    </w:p>
    <w:p w14:paraId="3DE2B821" w14:textId="77777777" w:rsidR="001166CC" w:rsidRPr="00B670FC" w:rsidRDefault="001166CC" w:rsidP="001166CC">
      <w:pPr>
        <w:pStyle w:val="EndNoteBibliography"/>
        <w:spacing w:after="0"/>
        <w:ind w:left="720" w:hanging="720"/>
      </w:pPr>
      <w:r w:rsidRPr="00B670FC">
        <w:t xml:space="preserve">16. Bush K NJ, Zhang Q, Herrington W, Sudlow C. . Definitions of end stage renal disease for UK Biobank phase 1 outcomes adjudication. </w:t>
      </w:r>
      <w:r w:rsidRPr="00B670FC">
        <w:rPr>
          <w:i/>
        </w:rPr>
        <w:t>Biobank Outcome Adjudication Group.</w:t>
      </w:r>
      <w:r w:rsidRPr="00B670FC">
        <w:t xml:space="preserve"> 2017.</w:t>
      </w:r>
    </w:p>
    <w:p w14:paraId="0C804F77" w14:textId="77777777" w:rsidR="001166CC" w:rsidRPr="00B670FC" w:rsidRDefault="001166CC" w:rsidP="001166CC">
      <w:pPr>
        <w:pStyle w:val="EndNoteBibliography"/>
        <w:spacing w:after="0"/>
        <w:ind w:left="720" w:hanging="720"/>
      </w:pPr>
      <w:r w:rsidRPr="00B670FC">
        <w:t xml:space="preserve">17. Elm Ev, Altman DG, Egger M, et al. Strengthening the reporting of observational studies in epidemiology (STROBE) statement: guidelines for reporting observational studies. </w:t>
      </w:r>
      <w:r w:rsidRPr="00B670FC">
        <w:rPr>
          <w:i/>
        </w:rPr>
        <w:t>BMJ</w:t>
      </w:r>
      <w:r w:rsidRPr="00B670FC">
        <w:t xml:space="preserve"> 2007;335(7624):806-08.</w:t>
      </w:r>
    </w:p>
    <w:p w14:paraId="375993A5" w14:textId="77777777" w:rsidR="001166CC" w:rsidRPr="00B670FC" w:rsidRDefault="001166CC" w:rsidP="001166CC">
      <w:pPr>
        <w:pStyle w:val="EndNoteBibliography"/>
        <w:spacing w:after="0"/>
        <w:ind w:left="720" w:hanging="720"/>
      </w:pPr>
      <w:r w:rsidRPr="00B670FC">
        <w:t xml:space="preserve">18. Huang HK, Li YM, Xu CF. Pre-MASLD: Should it be defined separately? </w:t>
      </w:r>
      <w:r w:rsidRPr="00B670FC">
        <w:rPr>
          <w:i/>
        </w:rPr>
        <w:t>Hepatobiliary Pancreat Dis Int</w:t>
      </w:r>
      <w:r w:rsidRPr="00B670FC">
        <w:t xml:space="preserve"> 2024;23(1):1-3.</w:t>
      </w:r>
    </w:p>
    <w:p w14:paraId="4D6DB420" w14:textId="77777777" w:rsidR="001166CC" w:rsidRPr="00B670FC" w:rsidRDefault="001166CC" w:rsidP="001166CC">
      <w:pPr>
        <w:pStyle w:val="EndNoteBibliography"/>
        <w:spacing w:after="0"/>
        <w:ind w:left="720" w:hanging="720"/>
      </w:pPr>
      <w:r w:rsidRPr="00B670FC">
        <w:t xml:space="preserve">19. Mantovani A, Lombardi R, Cattazzo F, et al. MAFLD and CKD: An Updated Narrative Review. </w:t>
      </w:r>
      <w:r w:rsidRPr="00B670FC">
        <w:rPr>
          <w:i/>
        </w:rPr>
        <w:t>International journal of molecular sciences</w:t>
      </w:r>
      <w:r w:rsidRPr="00B670FC">
        <w:t xml:space="preserve"> 2022;23(13).</w:t>
      </w:r>
    </w:p>
    <w:p w14:paraId="35303062" w14:textId="77777777" w:rsidR="001166CC" w:rsidRPr="00B670FC" w:rsidRDefault="001166CC" w:rsidP="001166CC">
      <w:pPr>
        <w:pStyle w:val="EndNoteBibliography"/>
        <w:spacing w:after="0"/>
        <w:ind w:left="720" w:hanging="720"/>
      </w:pPr>
      <w:r w:rsidRPr="00B670FC">
        <w:t xml:space="preserve">20. Thomas G, Sehgal AR, Kashyap SR, et al. Metabolic syndrome and kidney disease: a systematic review and meta-analysis. </w:t>
      </w:r>
      <w:r w:rsidRPr="00B670FC">
        <w:rPr>
          <w:i/>
        </w:rPr>
        <w:t>Clinical journal of the American Society of Nephrology : CJASN</w:t>
      </w:r>
      <w:r w:rsidRPr="00B670FC">
        <w:t xml:space="preserve"> 2011;6(10):2364-73.</w:t>
      </w:r>
    </w:p>
    <w:p w14:paraId="169B743F" w14:textId="77777777" w:rsidR="001166CC" w:rsidRPr="00B670FC" w:rsidRDefault="001166CC" w:rsidP="001166CC">
      <w:pPr>
        <w:pStyle w:val="EndNoteBibliography"/>
        <w:spacing w:after="0"/>
        <w:ind w:left="720" w:hanging="720"/>
      </w:pPr>
      <w:r w:rsidRPr="00B670FC">
        <w:t xml:space="preserve">21. Yu Z, Rebholz CM, Wong E, et al. Association Between Hypertension and Kidney Function Decline: The Atherosclerosis Risk in Communities (ARIC) Study. </w:t>
      </w:r>
      <w:r w:rsidRPr="00B670FC">
        <w:rPr>
          <w:i/>
        </w:rPr>
        <w:t>Am J Kidney Dis</w:t>
      </w:r>
      <w:r w:rsidRPr="00B670FC">
        <w:t xml:space="preserve"> 2019;74(3):310-19.</w:t>
      </w:r>
    </w:p>
    <w:p w14:paraId="7AA36521" w14:textId="77777777" w:rsidR="001166CC" w:rsidRPr="00B670FC" w:rsidRDefault="001166CC" w:rsidP="001166CC">
      <w:pPr>
        <w:pStyle w:val="EndNoteBibliography"/>
        <w:spacing w:after="0"/>
        <w:ind w:left="720" w:hanging="720"/>
      </w:pPr>
      <w:r w:rsidRPr="00B670FC">
        <w:lastRenderedPageBreak/>
        <w:t xml:space="preserve">22. Ruggenenti P, Perna A, Loriga G, et al. Blood-pressure control for renoprotection in patients with non-diabetic chronic renal disease (REIN-2): multicentre, randomised controlled trial. </w:t>
      </w:r>
      <w:r w:rsidRPr="00B670FC">
        <w:rPr>
          <w:i/>
        </w:rPr>
        <w:t>Lancet</w:t>
      </w:r>
      <w:r w:rsidRPr="00B670FC">
        <w:t xml:space="preserve"> 2005;365(9463):939-46.</w:t>
      </w:r>
    </w:p>
    <w:p w14:paraId="5DDF88E5" w14:textId="77777777" w:rsidR="001166CC" w:rsidRPr="00B670FC" w:rsidRDefault="001166CC" w:rsidP="001166CC">
      <w:pPr>
        <w:pStyle w:val="EndNoteBibliography"/>
        <w:spacing w:after="0"/>
        <w:ind w:left="720" w:hanging="720"/>
      </w:pPr>
      <w:r w:rsidRPr="00B670FC">
        <w:t xml:space="preserve">23. Wright JT, Jr., Bakris G, Greene T, et al. Effect of blood pressure lowering and antihypertensive drug class on progression of hypertensive kidney disease: results from the AASK trial. </w:t>
      </w:r>
      <w:r w:rsidRPr="00B670FC">
        <w:rPr>
          <w:i/>
        </w:rPr>
        <w:t>Jama</w:t>
      </w:r>
      <w:r w:rsidRPr="00B670FC">
        <w:t xml:space="preserve"> 2002;288(19):2421-31.</w:t>
      </w:r>
    </w:p>
    <w:p w14:paraId="05C315C8" w14:textId="77777777" w:rsidR="001166CC" w:rsidRPr="00B670FC" w:rsidRDefault="001166CC" w:rsidP="001166CC">
      <w:pPr>
        <w:pStyle w:val="EndNoteBibliography"/>
        <w:spacing w:after="0"/>
        <w:ind w:left="720" w:hanging="720"/>
      </w:pPr>
      <w:r w:rsidRPr="00B670FC">
        <w:t xml:space="preserve">24. TheSPRINTResearchGroup. A Randomized Trial of Intensive versus Standard Blood-Pressure Control. </w:t>
      </w:r>
      <w:r w:rsidRPr="00B670FC">
        <w:rPr>
          <w:i/>
        </w:rPr>
        <w:t>New England Journal of Medicine</w:t>
      </w:r>
      <w:r w:rsidRPr="00B670FC">
        <w:t xml:space="preserve"> 2015;373(22):2103-16.</w:t>
      </w:r>
    </w:p>
    <w:p w14:paraId="289AAF93" w14:textId="77777777" w:rsidR="001166CC" w:rsidRPr="00B670FC" w:rsidRDefault="001166CC" w:rsidP="001166CC">
      <w:pPr>
        <w:pStyle w:val="EndNoteBibliography"/>
        <w:spacing w:after="0"/>
        <w:ind w:left="720" w:hanging="720"/>
      </w:pPr>
      <w:r w:rsidRPr="00B670FC">
        <w:t xml:space="preserve">25. Perkovic V, Tuttle KR, Rossing P, et al. Effects of Semaglutide on Chronic Kidney Disease in Patients with Type 2 Diabetes. </w:t>
      </w:r>
      <w:r w:rsidRPr="00B670FC">
        <w:rPr>
          <w:i/>
        </w:rPr>
        <w:t>New England Journal of Medicine</w:t>
      </w:r>
      <w:r w:rsidRPr="00B670FC">
        <w:t xml:space="preserve"> 2024;0(0).</w:t>
      </w:r>
    </w:p>
    <w:p w14:paraId="45E8CD12" w14:textId="77777777" w:rsidR="001166CC" w:rsidRPr="00B670FC" w:rsidRDefault="001166CC" w:rsidP="001166CC">
      <w:pPr>
        <w:pStyle w:val="EndNoteBibliography"/>
        <w:spacing w:after="0"/>
        <w:ind w:left="720" w:hanging="720"/>
      </w:pPr>
      <w:r w:rsidRPr="00B670FC">
        <w:t xml:space="preserve">26. Perkovic V, Jardine MJ, Neal B, et al. Canagliflozin and Renal Outcomes in Type 2 Diabetes and Nephropathy. </w:t>
      </w:r>
      <w:r w:rsidRPr="00B670FC">
        <w:rPr>
          <w:i/>
        </w:rPr>
        <w:t>New England Journal of Medicine</w:t>
      </w:r>
      <w:r w:rsidRPr="00B670FC">
        <w:t xml:space="preserve"> 2019;380(24):2295-306.</w:t>
      </w:r>
    </w:p>
    <w:p w14:paraId="0CE23A47" w14:textId="77777777" w:rsidR="001166CC" w:rsidRPr="00B670FC" w:rsidRDefault="001166CC" w:rsidP="001166CC">
      <w:pPr>
        <w:pStyle w:val="EndNoteBibliography"/>
        <w:spacing w:after="0"/>
        <w:ind w:left="720" w:hanging="720"/>
      </w:pPr>
      <w:r w:rsidRPr="00B670FC">
        <w:t xml:space="preserve">27. TheEMPA-KIDNEYCollaborativeGroup. Empagliflozin in Patients with Chronic Kidney Disease. </w:t>
      </w:r>
      <w:r w:rsidRPr="00B670FC">
        <w:rPr>
          <w:i/>
        </w:rPr>
        <w:t>New England Journal of Medicine</w:t>
      </w:r>
      <w:r w:rsidRPr="00B670FC">
        <w:t xml:space="preserve"> 2023;388(2):117-27.</w:t>
      </w:r>
    </w:p>
    <w:p w14:paraId="09FF742E" w14:textId="77777777" w:rsidR="001166CC" w:rsidRPr="00B670FC" w:rsidRDefault="001166CC" w:rsidP="001166CC">
      <w:pPr>
        <w:pStyle w:val="EndNoteBibliography"/>
        <w:spacing w:after="0"/>
        <w:ind w:left="720" w:hanging="720"/>
      </w:pPr>
      <w:r w:rsidRPr="00B670FC">
        <w:t xml:space="preserve">28. Newsome PN, Buchholtz K, Cusi K, et al. A Placebo-Controlled Trial of Subcutaneous Semaglutide in Nonalcoholic Steatohepatitis. </w:t>
      </w:r>
      <w:r w:rsidRPr="00B670FC">
        <w:rPr>
          <w:i/>
        </w:rPr>
        <w:t>The New England journal of medicine</w:t>
      </w:r>
      <w:r w:rsidRPr="00B670FC">
        <w:t xml:space="preserve"> 2021;384(12):1113-24.</w:t>
      </w:r>
    </w:p>
    <w:p w14:paraId="625E2D22" w14:textId="77777777" w:rsidR="001166CC" w:rsidRPr="00B670FC" w:rsidRDefault="001166CC" w:rsidP="001166CC">
      <w:pPr>
        <w:pStyle w:val="EndNoteBibliography"/>
        <w:spacing w:after="0"/>
        <w:ind w:left="720" w:hanging="720"/>
      </w:pPr>
      <w:r w:rsidRPr="00B670FC">
        <w:t xml:space="preserve">29. Weldegiorgis M, Woodward M. Elevated triglycerides and reduced high-density lipoprotein cholesterol are independently associated with the onset of advanced chronic kidney disease: a cohort study of 911,360 individuals from the United Kingdom. </w:t>
      </w:r>
      <w:r w:rsidRPr="00B670FC">
        <w:rPr>
          <w:i/>
        </w:rPr>
        <w:t>BMC Nephrol</w:t>
      </w:r>
      <w:r w:rsidRPr="00B670FC">
        <w:t xml:space="preserve"> 2022;23(1):312.</w:t>
      </w:r>
    </w:p>
    <w:p w14:paraId="73FC8273" w14:textId="77777777" w:rsidR="001166CC" w:rsidRPr="00B670FC" w:rsidRDefault="001166CC" w:rsidP="001166CC">
      <w:pPr>
        <w:pStyle w:val="EndNoteBibliography"/>
        <w:spacing w:after="0"/>
        <w:ind w:left="720" w:hanging="720"/>
      </w:pPr>
      <w:r w:rsidRPr="00B670FC">
        <w:t xml:space="preserve">30. Lin L, Tan W, Pan X, et al. Metabolic Syndrome-Related Kidney Injury: A Review and Update. </w:t>
      </w:r>
      <w:r w:rsidRPr="00B670FC">
        <w:rPr>
          <w:i/>
        </w:rPr>
        <w:t>Frontiers in endocrinology</w:t>
      </w:r>
      <w:r w:rsidRPr="00B670FC">
        <w:t xml:space="preserve"> 2022;13:904001.</w:t>
      </w:r>
    </w:p>
    <w:p w14:paraId="56029F0E" w14:textId="77777777" w:rsidR="001166CC" w:rsidRPr="00B670FC" w:rsidRDefault="001166CC" w:rsidP="001166CC">
      <w:pPr>
        <w:pStyle w:val="EndNoteBibliography"/>
        <w:spacing w:after="0"/>
        <w:ind w:left="720" w:hanging="720"/>
      </w:pPr>
      <w:r w:rsidRPr="00B670FC">
        <w:t xml:space="preserve">31. Targher G, Corey KE, Byrne CD. NAFLD, and cardiovascular and cardiac diseases: Factors influencing risk, prediction and treatment. </w:t>
      </w:r>
      <w:r w:rsidRPr="00B670FC">
        <w:rPr>
          <w:i/>
        </w:rPr>
        <w:t>Diabetes Metab</w:t>
      </w:r>
      <w:r w:rsidRPr="00B670FC">
        <w:t xml:space="preserve"> 2021;47(2):101215.</w:t>
      </w:r>
    </w:p>
    <w:p w14:paraId="4079E630" w14:textId="77777777" w:rsidR="001166CC" w:rsidRPr="00B670FC" w:rsidRDefault="001166CC" w:rsidP="001166CC">
      <w:pPr>
        <w:pStyle w:val="EndNoteBibliography"/>
        <w:ind w:left="720" w:hanging="720"/>
      </w:pPr>
      <w:r w:rsidRPr="00B670FC">
        <w:t xml:space="preserve">32. Herrington WG, Smith M, Bankhead C, et al. Body-mass index and risk of advanced chronic kidney disease: Prospective analyses from a primary care cohort of 1.4 million adults in England. </w:t>
      </w:r>
      <w:r w:rsidRPr="00B670FC">
        <w:rPr>
          <w:i/>
        </w:rPr>
        <w:t>PLoS One</w:t>
      </w:r>
      <w:r w:rsidRPr="00B670FC">
        <w:t xml:space="preserve"> 2017;12(3):e0173515.</w:t>
      </w:r>
    </w:p>
    <w:p w14:paraId="1451E8CB" w14:textId="438E2DA5" w:rsidR="006206FE" w:rsidRDefault="00266F71" w:rsidP="00403347">
      <w:r w:rsidRPr="00B670FC">
        <w:fldChar w:fldCharType="end"/>
      </w:r>
    </w:p>
    <w:sectPr w:rsidR="006206FE" w:rsidSect="00F05703">
      <w:footerReference w:type="even"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92DB1" w14:textId="77777777" w:rsidR="002B64BA" w:rsidRDefault="002B64BA" w:rsidP="00352ECD">
      <w:pPr>
        <w:spacing w:after="0" w:line="240" w:lineRule="auto"/>
      </w:pPr>
      <w:r>
        <w:separator/>
      </w:r>
    </w:p>
  </w:endnote>
  <w:endnote w:type="continuationSeparator" w:id="0">
    <w:p w14:paraId="32BEC5EE" w14:textId="77777777" w:rsidR="002B64BA" w:rsidRDefault="002B64BA" w:rsidP="00352E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7555862"/>
      <w:docPartObj>
        <w:docPartGallery w:val="Page Numbers (Bottom of Page)"/>
        <w:docPartUnique/>
      </w:docPartObj>
    </w:sdtPr>
    <w:sdtEndPr>
      <w:rPr>
        <w:rStyle w:val="PageNumber"/>
      </w:rPr>
    </w:sdtEndPr>
    <w:sdtContent>
      <w:p w14:paraId="4D9FB814" w14:textId="70C91FAE" w:rsidR="002B64BA" w:rsidRDefault="002B64BA" w:rsidP="002B64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8A1DA3" w14:textId="77777777" w:rsidR="002B64BA" w:rsidRDefault="002B64BA" w:rsidP="00CF62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6398542"/>
      <w:docPartObj>
        <w:docPartGallery w:val="Page Numbers (Bottom of Page)"/>
        <w:docPartUnique/>
      </w:docPartObj>
    </w:sdtPr>
    <w:sdtEndPr>
      <w:rPr>
        <w:rStyle w:val="PageNumber"/>
      </w:rPr>
    </w:sdtEndPr>
    <w:sdtContent>
      <w:p w14:paraId="40AE36EE" w14:textId="09ADF308" w:rsidR="002B64BA" w:rsidRDefault="002B64BA" w:rsidP="002B64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56D1">
          <w:rPr>
            <w:rStyle w:val="PageNumber"/>
            <w:noProof/>
          </w:rPr>
          <w:t>16</w:t>
        </w:r>
        <w:r>
          <w:rPr>
            <w:rStyle w:val="PageNumber"/>
          </w:rPr>
          <w:fldChar w:fldCharType="end"/>
        </w:r>
      </w:p>
    </w:sdtContent>
  </w:sdt>
  <w:p w14:paraId="27A35986" w14:textId="77777777" w:rsidR="002B64BA" w:rsidRDefault="002B64BA" w:rsidP="00CF62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B8A18" w14:textId="77777777" w:rsidR="002B64BA" w:rsidRDefault="002B64BA" w:rsidP="00352ECD">
      <w:pPr>
        <w:spacing w:after="0" w:line="240" w:lineRule="auto"/>
      </w:pPr>
      <w:r>
        <w:separator/>
      </w:r>
    </w:p>
  </w:footnote>
  <w:footnote w:type="continuationSeparator" w:id="0">
    <w:p w14:paraId="3B513328" w14:textId="77777777" w:rsidR="002B64BA" w:rsidRDefault="002B64BA" w:rsidP="00352E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C7A42"/>
    <w:multiLevelType w:val="hybridMultilevel"/>
    <w:tmpl w:val="AF12E020"/>
    <w:lvl w:ilvl="0" w:tplc="AEA2F63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FC4DB6"/>
    <w:multiLevelType w:val="multilevel"/>
    <w:tmpl w:val="20E8D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FF0536"/>
    <w:multiLevelType w:val="hybridMultilevel"/>
    <w:tmpl w:val="FB4083F0"/>
    <w:lvl w:ilvl="0" w:tplc="DF00894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E468A8"/>
    <w:multiLevelType w:val="hybridMultilevel"/>
    <w:tmpl w:val="0F9639B2"/>
    <w:lvl w:ilvl="0" w:tplc="830A9F4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715746"/>
    <w:multiLevelType w:val="hybridMultilevel"/>
    <w:tmpl w:val="C05E731C"/>
    <w:lvl w:ilvl="0" w:tplc="F9E68D3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3269A4"/>
    <w:multiLevelType w:val="hybridMultilevel"/>
    <w:tmpl w:val="6BFE7FD6"/>
    <w:lvl w:ilvl="0" w:tplc="ADD44FE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9E2B8A"/>
    <w:multiLevelType w:val="hybridMultilevel"/>
    <w:tmpl w:val="8760CD5A"/>
    <w:lvl w:ilvl="0" w:tplc="BBE4B6D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30993468">
    <w:abstractNumId w:val="5"/>
  </w:num>
  <w:num w:numId="2" w16cid:durableId="127555530">
    <w:abstractNumId w:val="4"/>
  </w:num>
  <w:num w:numId="3" w16cid:durableId="1212499033">
    <w:abstractNumId w:val="0"/>
  </w:num>
  <w:num w:numId="4" w16cid:durableId="952858773">
    <w:abstractNumId w:val="2"/>
  </w:num>
  <w:num w:numId="5" w16cid:durableId="1200167688">
    <w:abstractNumId w:val="3"/>
  </w:num>
  <w:num w:numId="6" w16cid:durableId="1524249929">
    <w:abstractNumId w:val="6"/>
  </w:num>
  <w:num w:numId="7" w16cid:durableId="1181098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92sxse8xfx2xeta08p9rxqvdzp2z0aer2f&quot;&gt;20230926_JoshBilson_Library&lt;record-ids&gt;&lt;item&gt;300&lt;/item&gt;&lt;item&gt;465&lt;/item&gt;&lt;item&gt;599&lt;/item&gt;&lt;item&gt;759&lt;/item&gt;&lt;item&gt;760&lt;/item&gt;&lt;item&gt;1237&lt;/item&gt;&lt;item&gt;1325&lt;/item&gt;&lt;item&gt;1330&lt;/item&gt;&lt;item&gt;1453&lt;/item&gt;&lt;item&gt;1455&lt;/item&gt;&lt;item&gt;1456&lt;/item&gt;&lt;item&gt;1491&lt;/item&gt;&lt;item&gt;1587&lt;/item&gt;&lt;item&gt;1588&lt;/item&gt;&lt;item&gt;1590&lt;/item&gt;&lt;item&gt;1592&lt;/item&gt;&lt;item&gt;1597&lt;/item&gt;&lt;item&gt;1603&lt;/item&gt;&lt;item&gt;1604&lt;/item&gt;&lt;item&gt;1611&lt;/item&gt;&lt;item&gt;1613&lt;/item&gt;&lt;item&gt;1615&lt;/item&gt;&lt;item&gt;1616&lt;/item&gt;&lt;item&gt;1617&lt;/item&gt;&lt;item&gt;1620&lt;/item&gt;&lt;item&gt;1621&lt;/item&gt;&lt;item&gt;1622&lt;/item&gt;&lt;item&gt;1625&lt;/item&gt;&lt;item&gt;1626&lt;/item&gt;&lt;item&gt;1669&lt;/item&gt;&lt;item&gt;1672&lt;/item&gt;&lt;item&gt;1673&lt;/item&gt;&lt;/record-ids&gt;&lt;/item&gt;&lt;/Libraries&gt;"/>
  </w:docVars>
  <w:rsids>
    <w:rsidRoot w:val="00B06D1F"/>
    <w:rsid w:val="00002FA0"/>
    <w:rsid w:val="00011FCA"/>
    <w:rsid w:val="0001322D"/>
    <w:rsid w:val="0001420E"/>
    <w:rsid w:val="000168F6"/>
    <w:rsid w:val="000175E0"/>
    <w:rsid w:val="00022096"/>
    <w:rsid w:val="000242A7"/>
    <w:rsid w:val="000303D5"/>
    <w:rsid w:val="000339AE"/>
    <w:rsid w:val="00035AF8"/>
    <w:rsid w:val="00041BAA"/>
    <w:rsid w:val="00043A57"/>
    <w:rsid w:val="00046D63"/>
    <w:rsid w:val="0005527F"/>
    <w:rsid w:val="00061CAE"/>
    <w:rsid w:val="000623A5"/>
    <w:rsid w:val="00063061"/>
    <w:rsid w:val="000643EF"/>
    <w:rsid w:val="00067964"/>
    <w:rsid w:val="0007211D"/>
    <w:rsid w:val="00073CEC"/>
    <w:rsid w:val="00076373"/>
    <w:rsid w:val="00082D4F"/>
    <w:rsid w:val="00083FA1"/>
    <w:rsid w:val="00087135"/>
    <w:rsid w:val="00087589"/>
    <w:rsid w:val="0009155B"/>
    <w:rsid w:val="000926EB"/>
    <w:rsid w:val="00092729"/>
    <w:rsid w:val="000A2702"/>
    <w:rsid w:val="000A3E88"/>
    <w:rsid w:val="000A7A23"/>
    <w:rsid w:val="000B3357"/>
    <w:rsid w:val="000B345B"/>
    <w:rsid w:val="000B4DC3"/>
    <w:rsid w:val="000C1D25"/>
    <w:rsid w:val="000C4F4B"/>
    <w:rsid w:val="000C697A"/>
    <w:rsid w:val="000D4737"/>
    <w:rsid w:val="000D5008"/>
    <w:rsid w:val="000E1345"/>
    <w:rsid w:val="000E27FC"/>
    <w:rsid w:val="000E495E"/>
    <w:rsid w:val="000F5675"/>
    <w:rsid w:val="000F6C7E"/>
    <w:rsid w:val="00100FE6"/>
    <w:rsid w:val="00103871"/>
    <w:rsid w:val="00107030"/>
    <w:rsid w:val="001143A7"/>
    <w:rsid w:val="00115626"/>
    <w:rsid w:val="001166CC"/>
    <w:rsid w:val="00120D30"/>
    <w:rsid w:val="001279FB"/>
    <w:rsid w:val="00130A97"/>
    <w:rsid w:val="001339DE"/>
    <w:rsid w:val="0013687F"/>
    <w:rsid w:val="00137E9B"/>
    <w:rsid w:val="00143541"/>
    <w:rsid w:val="001534C1"/>
    <w:rsid w:val="00155E17"/>
    <w:rsid w:val="00160CC7"/>
    <w:rsid w:val="00165D6D"/>
    <w:rsid w:val="0017261D"/>
    <w:rsid w:val="0017432A"/>
    <w:rsid w:val="00184E10"/>
    <w:rsid w:val="001900DA"/>
    <w:rsid w:val="00190F97"/>
    <w:rsid w:val="0019440E"/>
    <w:rsid w:val="0019636D"/>
    <w:rsid w:val="001A3F41"/>
    <w:rsid w:val="001A64F8"/>
    <w:rsid w:val="001A6B9A"/>
    <w:rsid w:val="001A6CB7"/>
    <w:rsid w:val="001C069A"/>
    <w:rsid w:val="001C140C"/>
    <w:rsid w:val="001D1A17"/>
    <w:rsid w:val="001D4CA9"/>
    <w:rsid w:val="001D72F5"/>
    <w:rsid w:val="001E340F"/>
    <w:rsid w:val="001E3F71"/>
    <w:rsid w:val="001E41AB"/>
    <w:rsid w:val="001E45FF"/>
    <w:rsid w:val="001E569C"/>
    <w:rsid w:val="001E5BDB"/>
    <w:rsid w:val="001E5C71"/>
    <w:rsid w:val="001F2136"/>
    <w:rsid w:val="001F5627"/>
    <w:rsid w:val="001F6469"/>
    <w:rsid w:val="001F74C3"/>
    <w:rsid w:val="00201527"/>
    <w:rsid w:val="002023E8"/>
    <w:rsid w:val="00206875"/>
    <w:rsid w:val="00210246"/>
    <w:rsid w:val="00211AAE"/>
    <w:rsid w:val="00212D42"/>
    <w:rsid w:val="00213347"/>
    <w:rsid w:val="00215218"/>
    <w:rsid w:val="002225F3"/>
    <w:rsid w:val="00222E4D"/>
    <w:rsid w:val="00223DB8"/>
    <w:rsid w:val="0022542F"/>
    <w:rsid w:val="0023189C"/>
    <w:rsid w:val="002342E8"/>
    <w:rsid w:val="00240320"/>
    <w:rsid w:val="00242DA0"/>
    <w:rsid w:val="00246EA6"/>
    <w:rsid w:val="0025247A"/>
    <w:rsid w:val="002537C1"/>
    <w:rsid w:val="00257D16"/>
    <w:rsid w:val="00257E93"/>
    <w:rsid w:val="00262429"/>
    <w:rsid w:val="00266F71"/>
    <w:rsid w:val="00275CC3"/>
    <w:rsid w:val="002875A3"/>
    <w:rsid w:val="00294ADA"/>
    <w:rsid w:val="00295024"/>
    <w:rsid w:val="00296333"/>
    <w:rsid w:val="00297FE1"/>
    <w:rsid w:val="002A0CB6"/>
    <w:rsid w:val="002A3E9A"/>
    <w:rsid w:val="002A5946"/>
    <w:rsid w:val="002A6C20"/>
    <w:rsid w:val="002A6F2A"/>
    <w:rsid w:val="002A76E6"/>
    <w:rsid w:val="002B2936"/>
    <w:rsid w:val="002B55B6"/>
    <w:rsid w:val="002B64BA"/>
    <w:rsid w:val="002C5FD8"/>
    <w:rsid w:val="002C7318"/>
    <w:rsid w:val="002D2C16"/>
    <w:rsid w:val="002D3EC6"/>
    <w:rsid w:val="002D5752"/>
    <w:rsid w:val="002D7912"/>
    <w:rsid w:val="002E07C1"/>
    <w:rsid w:val="002E159D"/>
    <w:rsid w:val="002F0382"/>
    <w:rsid w:val="002F1685"/>
    <w:rsid w:val="002F260B"/>
    <w:rsid w:val="002F2EA6"/>
    <w:rsid w:val="003009B5"/>
    <w:rsid w:val="00307EAD"/>
    <w:rsid w:val="00312BC7"/>
    <w:rsid w:val="00313BD0"/>
    <w:rsid w:val="00315CBD"/>
    <w:rsid w:val="00317CE0"/>
    <w:rsid w:val="0032140A"/>
    <w:rsid w:val="0032486F"/>
    <w:rsid w:val="00326A69"/>
    <w:rsid w:val="003348E8"/>
    <w:rsid w:val="003442A3"/>
    <w:rsid w:val="00347015"/>
    <w:rsid w:val="00352ECD"/>
    <w:rsid w:val="00362318"/>
    <w:rsid w:val="00365D79"/>
    <w:rsid w:val="0037010A"/>
    <w:rsid w:val="00371CBD"/>
    <w:rsid w:val="00372AED"/>
    <w:rsid w:val="003807DB"/>
    <w:rsid w:val="0038497B"/>
    <w:rsid w:val="003873F3"/>
    <w:rsid w:val="0039010A"/>
    <w:rsid w:val="003938BB"/>
    <w:rsid w:val="00395633"/>
    <w:rsid w:val="00395A69"/>
    <w:rsid w:val="003A39FE"/>
    <w:rsid w:val="003A3C1F"/>
    <w:rsid w:val="003A3CCD"/>
    <w:rsid w:val="003A50F6"/>
    <w:rsid w:val="003A59EA"/>
    <w:rsid w:val="003B198D"/>
    <w:rsid w:val="003C779C"/>
    <w:rsid w:val="003C7909"/>
    <w:rsid w:val="003D36DB"/>
    <w:rsid w:val="003D3B78"/>
    <w:rsid w:val="003E3DD2"/>
    <w:rsid w:val="003E4886"/>
    <w:rsid w:val="003E6CEC"/>
    <w:rsid w:val="003F2040"/>
    <w:rsid w:val="004016E6"/>
    <w:rsid w:val="0040191F"/>
    <w:rsid w:val="004027E5"/>
    <w:rsid w:val="00403347"/>
    <w:rsid w:val="0041135F"/>
    <w:rsid w:val="00413DFA"/>
    <w:rsid w:val="00422878"/>
    <w:rsid w:val="004234A8"/>
    <w:rsid w:val="00433C54"/>
    <w:rsid w:val="00436BAB"/>
    <w:rsid w:val="00444C12"/>
    <w:rsid w:val="00444E23"/>
    <w:rsid w:val="00445787"/>
    <w:rsid w:val="004463CF"/>
    <w:rsid w:val="00454011"/>
    <w:rsid w:val="00457BE9"/>
    <w:rsid w:val="00463D89"/>
    <w:rsid w:val="00467D87"/>
    <w:rsid w:val="00475C9E"/>
    <w:rsid w:val="00476BE9"/>
    <w:rsid w:val="00483E36"/>
    <w:rsid w:val="004906C8"/>
    <w:rsid w:val="004924FB"/>
    <w:rsid w:val="00493299"/>
    <w:rsid w:val="004972A0"/>
    <w:rsid w:val="004A0BA6"/>
    <w:rsid w:val="004A18DD"/>
    <w:rsid w:val="004A2389"/>
    <w:rsid w:val="004A2512"/>
    <w:rsid w:val="004A3274"/>
    <w:rsid w:val="004A4821"/>
    <w:rsid w:val="004A596E"/>
    <w:rsid w:val="004B1D25"/>
    <w:rsid w:val="004B7880"/>
    <w:rsid w:val="004C4684"/>
    <w:rsid w:val="004D073C"/>
    <w:rsid w:val="004D42E0"/>
    <w:rsid w:val="004D569E"/>
    <w:rsid w:val="004D75DC"/>
    <w:rsid w:val="004E3D31"/>
    <w:rsid w:val="004F275C"/>
    <w:rsid w:val="004F34C0"/>
    <w:rsid w:val="004F473E"/>
    <w:rsid w:val="004F53D2"/>
    <w:rsid w:val="004F680D"/>
    <w:rsid w:val="0050070F"/>
    <w:rsid w:val="00502522"/>
    <w:rsid w:val="005076E8"/>
    <w:rsid w:val="0052593A"/>
    <w:rsid w:val="00525B2A"/>
    <w:rsid w:val="005526C1"/>
    <w:rsid w:val="00553B2F"/>
    <w:rsid w:val="00567C4B"/>
    <w:rsid w:val="00571271"/>
    <w:rsid w:val="005756CE"/>
    <w:rsid w:val="00576D27"/>
    <w:rsid w:val="00585161"/>
    <w:rsid w:val="005854D9"/>
    <w:rsid w:val="005922D7"/>
    <w:rsid w:val="005938FB"/>
    <w:rsid w:val="005968C4"/>
    <w:rsid w:val="005A54F4"/>
    <w:rsid w:val="005A61DD"/>
    <w:rsid w:val="005B0643"/>
    <w:rsid w:val="005B6330"/>
    <w:rsid w:val="005C08C0"/>
    <w:rsid w:val="005C1862"/>
    <w:rsid w:val="005C21CE"/>
    <w:rsid w:val="005C4656"/>
    <w:rsid w:val="005C4E5E"/>
    <w:rsid w:val="005D12F1"/>
    <w:rsid w:val="005D14CA"/>
    <w:rsid w:val="005D3E07"/>
    <w:rsid w:val="005D4F54"/>
    <w:rsid w:val="005E1120"/>
    <w:rsid w:val="005F2B1C"/>
    <w:rsid w:val="005F2B27"/>
    <w:rsid w:val="005F4621"/>
    <w:rsid w:val="005F54FE"/>
    <w:rsid w:val="005F56C8"/>
    <w:rsid w:val="005F5703"/>
    <w:rsid w:val="00604092"/>
    <w:rsid w:val="0060463E"/>
    <w:rsid w:val="00613B7E"/>
    <w:rsid w:val="0061467D"/>
    <w:rsid w:val="006206FE"/>
    <w:rsid w:val="00624254"/>
    <w:rsid w:val="00624412"/>
    <w:rsid w:val="00624A38"/>
    <w:rsid w:val="00631ADB"/>
    <w:rsid w:val="00631B3F"/>
    <w:rsid w:val="00632A1A"/>
    <w:rsid w:val="0063540E"/>
    <w:rsid w:val="00640D53"/>
    <w:rsid w:val="00641166"/>
    <w:rsid w:val="00644DC1"/>
    <w:rsid w:val="0064518B"/>
    <w:rsid w:val="00646136"/>
    <w:rsid w:val="00647719"/>
    <w:rsid w:val="006532C2"/>
    <w:rsid w:val="00657E8D"/>
    <w:rsid w:val="00662B95"/>
    <w:rsid w:val="00663A3D"/>
    <w:rsid w:val="00666686"/>
    <w:rsid w:val="00666F19"/>
    <w:rsid w:val="006712B0"/>
    <w:rsid w:val="006728D9"/>
    <w:rsid w:val="00673353"/>
    <w:rsid w:val="006753E6"/>
    <w:rsid w:val="006830BF"/>
    <w:rsid w:val="006835FA"/>
    <w:rsid w:val="00695D46"/>
    <w:rsid w:val="006A0D27"/>
    <w:rsid w:val="006A64F5"/>
    <w:rsid w:val="006A7AD1"/>
    <w:rsid w:val="006B446B"/>
    <w:rsid w:val="006B5D7A"/>
    <w:rsid w:val="006B6459"/>
    <w:rsid w:val="006C13E1"/>
    <w:rsid w:val="006C1B2C"/>
    <w:rsid w:val="006C4ED3"/>
    <w:rsid w:val="006C5009"/>
    <w:rsid w:val="006C6D18"/>
    <w:rsid w:val="006E0DA5"/>
    <w:rsid w:val="006E1572"/>
    <w:rsid w:val="006E7C7F"/>
    <w:rsid w:val="00712711"/>
    <w:rsid w:val="00721EF3"/>
    <w:rsid w:val="007278A7"/>
    <w:rsid w:val="00734A92"/>
    <w:rsid w:val="00740FCC"/>
    <w:rsid w:val="00745E95"/>
    <w:rsid w:val="00754792"/>
    <w:rsid w:val="00756DD3"/>
    <w:rsid w:val="007613FE"/>
    <w:rsid w:val="00763FAF"/>
    <w:rsid w:val="007661EC"/>
    <w:rsid w:val="007730E8"/>
    <w:rsid w:val="00774F5B"/>
    <w:rsid w:val="00780F5C"/>
    <w:rsid w:val="007919B1"/>
    <w:rsid w:val="007928DD"/>
    <w:rsid w:val="00796FF3"/>
    <w:rsid w:val="00797613"/>
    <w:rsid w:val="007A12BB"/>
    <w:rsid w:val="007A2D61"/>
    <w:rsid w:val="007A71E1"/>
    <w:rsid w:val="007A7798"/>
    <w:rsid w:val="007B1B82"/>
    <w:rsid w:val="007B1C0D"/>
    <w:rsid w:val="007B4EC0"/>
    <w:rsid w:val="007B52DA"/>
    <w:rsid w:val="007B6A18"/>
    <w:rsid w:val="007C0549"/>
    <w:rsid w:val="007C3861"/>
    <w:rsid w:val="007C6F95"/>
    <w:rsid w:val="007C79AA"/>
    <w:rsid w:val="007D5671"/>
    <w:rsid w:val="007E1367"/>
    <w:rsid w:val="007E6B18"/>
    <w:rsid w:val="007F0A05"/>
    <w:rsid w:val="007F521B"/>
    <w:rsid w:val="0080091A"/>
    <w:rsid w:val="008040AA"/>
    <w:rsid w:val="008100C4"/>
    <w:rsid w:val="00812D67"/>
    <w:rsid w:val="008211C8"/>
    <w:rsid w:val="0082197F"/>
    <w:rsid w:val="00824270"/>
    <w:rsid w:val="00825EE9"/>
    <w:rsid w:val="008419BA"/>
    <w:rsid w:val="008439CD"/>
    <w:rsid w:val="00851BE1"/>
    <w:rsid w:val="008604C0"/>
    <w:rsid w:val="00864B2F"/>
    <w:rsid w:val="00865B8F"/>
    <w:rsid w:val="00886665"/>
    <w:rsid w:val="00892AF3"/>
    <w:rsid w:val="008952C3"/>
    <w:rsid w:val="00896174"/>
    <w:rsid w:val="00896579"/>
    <w:rsid w:val="00897C32"/>
    <w:rsid w:val="008A0CED"/>
    <w:rsid w:val="008A47B4"/>
    <w:rsid w:val="008A4F9F"/>
    <w:rsid w:val="008B7FCD"/>
    <w:rsid w:val="008D1229"/>
    <w:rsid w:val="008E28C6"/>
    <w:rsid w:val="008F2E85"/>
    <w:rsid w:val="008F36BC"/>
    <w:rsid w:val="008F5D7B"/>
    <w:rsid w:val="008F71E4"/>
    <w:rsid w:val="00904B1A"/>
    <w:rsid w:val="00906377"/>
    <w:rsid w:val="009073E9"/>
    <w:rsid w:val="009156FA"/>
    <w:rsid w:val="00915E06"/>
    <w:rsid w:val="0092509A"/>
    <w:rsid w:val="0092790F"/>
    <w:rsid w:val="00930237"/>
    <w:rsid w:val="009426AD"/>
    <w:rsid w:val="00945DEE"/>
    <w:rsid w:val="00947219"/>
    <w:rsid w:val="00951443"/>
    <w:rsid w:val="00957371"/>
    <w:rsid w:val="00960CFF"/>
    <w:rsid w:val="00965617"/>
    <w:rsid w:val="009667B4"/>
    <w:rsid w:val="00972A74"/>
    <w:rsid w:val="00973A9F"/>
    <w:rsid w:val="0097482A"/>
    <w:rsid w:val="0097550D"/>
    <w:rsid w:val="0097764F"/>
    <w:rsid w:val="00977735"/>
    <w:rsid w:val="00980CF7"/>
    <w:rsid w:val="00987FA0"/>
    <w:rsid w:val="00994AB3"/>
    <w:rsid w:val="009977C0"/>
    <w:rsid w:val="009A0E4C"/>
    <w:rsid w:val="009A4D43"/>
    <w:rsid w:val="009A56D1"/>
    <w:rsid w:val="009A6AAA"/>
    <w:rsid w:val="009A7B51"/>
    <w:rsid w:val="009B0565"/>
    <w:rsid w:val="009B1718"/>
    <w:rsid w:val="009B4EDE"/>
    <w:rsid w:val="009C60A5"/>
    <w:rsid w:val="009D5976"/>
    <w:rsid w:val="009D794C"/>
    <w:rsid w:val="009D7FEB"/>
    <w:rsid w:val="009E21D7"/>
    <w:rsid w:val="00A069E2"/>
    <w:rsid w:val="00A0786B"/>
    <w:rsid w:val="00A1667B"/>
    <w:rsid w:val="00A16734"/>
    <w:rsid w:val="00A22834"/>
    <w:rsid w:val="00A26C7F"/>
    <w:rsid w:val="00A27CA9"/>
    <w:rsid w:val="00A33565"/>
    <w:rsid w:val="00A346A5"/>
    <w:rsid w:val="00A37ED5"/>
    <w:rsid w:val="00A40ACC"/>
    <w:rsid w:val="00A52A3A"/>
    <w:rsid w:val="00A55C94"/>
    <w:rsid w:val="00A65EF1"/>
    <w:rsid w:val="00A6660C"/>
    <w:rsid w:val="00A7117D"/>
    <w:rsid w:val="00A718CF"/>
    <w:rsid w:val="00A73F61"/>
    <w:rsid w:val="00A806C6"/>
    <w:rsid w:val="00A907AF"/>
    <w:rsid w:val="00A9088E"/>
    <w:rsid w:val="00A93169"/>
    <w:rsid w:val="00A93CE2"/>
    <w:rsid w:val="00A94F17"/>
    <w:rsid w:val="00A9601B"/>
    <w:rsid w:val="00AA0625"/>
    <w:rsid w:val="00AA3001"/>
    <w:rsid w:val="00AB2475"/>
    <w:rsid w:val="00AB319B"/>
    <w:rsid w:val="00AB7A54"/>
    <w:rsid w:val="00AC5987"/>
    <w:rsid w:val="00AD22AA"/>
    <w:rsid w:val="00AD22B9"/>
    <w:rsid w:val="00AD31AB"/>
    <w:rsid w:val="00AD67CC"/>
    <w:rsid w:val="00AD759D"/>
    <w:rsid w:val="00AF39AC"/>
    <w:rsid w:val="00AF3B29"/>
    <w:rsid w:val="00AF516B"/>
    <w:rsid w:val="00B028F9"/>
    <w:rsid w:val="00B06D1F"/>
    <w:rsid w:val="00B11E3A"/>
    <w:rsid w:val="00B12FF7"/>
    <w:rsid w:val="00B13ECB"/>
    <w:rsid w:val="00B24126"/>
    <w:rsid w:val="00B34CEB"/>
    <w:rsid w:val="00B368E8"/>
    <w:rsid w:val="00B44A97"/>
    <w:rsid w:val="00B47855"/>
    <w:rsid w:val="00B51FD1"/>
    <w:rsid w:val="00B54B69"/>
    <w:rsid w:val="00B55354"/>
    <w:rsid w:val="00B561EA"/>
    <w:rsid w:val="00B61297"/>
    <w:rsid w:val="00B63623"/>
    <w:rsid w:val="00B66EE4"/>
    <w:rsid w:val="00B670FC"/>
    <w:rsid w:val="00B75EF4"/>
    <w:rsid w:val="00B76954"/>
    <w:rsid w:val="00B77CF5"/>
    <w:rsid w:val="00B81D60"/>
    <w:rsid w:val="00B82E96"/>
    <w:rsid w:val="00B85AF3"/>
    <w:rsid w:val="00B86055"/>
    <w:rsid w:val="00BA31AF"/>
    <w:rsid w:val="00BA3359"/>
    <w:rsid w:val="00BA38B1"/>
    <w:rsid w:val="00BB4260"/>
    <w:rsid w:val="00BB50EF"/>
    <w:rsid w:val="00BB5854"/>
    <w:rsid w:val="00BB6F53"/>
    <w:rsid w:val="00BB72E0"/>
    <w:rsid w:val="00BC05DC"/>
    <w:rsid w:val="00BE7969"/>
    <w:rsid w:val="00BF2847"/>
    <w:rsid w:val="00C02F49"/>
    <w:rsid w:val="00C04652"/>
    <w:rsid w:val="00C0656F"/>
    <w:rsid w:val="00C10086"/>
    <w:rsid w:val="00C12614"/>
    <w:rsid w:val="00C17EEC"/>
    <w:rsid w:val="00C21884"/>
    <w:rsid w:val="00C2633C"/>
    <w:rsid w:val="00C26DBE"/>
    <w:rsid w:val="00C27EB9"/>
    <w:rsid w:val="00C34EF2"/>
    <w:rsid w:val="00C4259B"/>
    <w:rsid w:val="00C42C67"/>
    <w:rsid w:val="00C4330A"/>
    <w:rsid w:val="00C44D54"/>
    <w:rsid w:val="00C5117C"/>
    <w:rsid w:val="00C55C9B"/>
    <w:rsid w:val="00C5698F"/>
    <w:rsid w:val="00C617DF"/>
    <w:rsid w:val="00C62C98"/>
    <w:rsid w:val="00C7275C"/>
    <w:rsid w:val="00C7417F"/>
    <w:rsid w:val="00C75950"/>
    <w:rsid w:val="00C77DF7"/>
    <w:rsid w:val="00C823D5"/>
    <w:rsid w:val="00C82DF0"/>
    <w:rsid w:val="00C84CBD"/>
    <w:rsid w:val="00C875FC"/>
    <w:rsid w:val="00C95FBA"/>
    <w:rsid w:val="00CB6C2F"/>
    <w:rsid w:val="00CC061A"/>
    <w:rsid w:val="00CC4BC5"/>
    <w:rsid w:val="00CC72FB"/>
    <w:rsid w:val="00CD31A1"/>
    <w:rsid w:val="00CD5B8E"/>
    <w:rsid w:val="00CE16B6"/>
    <w:rsid w:val="00CE29CA"/>
    <w:rsid w:val="00CE47B6"/>
    <w:rsid w:val="00CE5DF2"/>
    <w:rsid w:val="00CE7A35"/>
    <w:rsid w:val="00CF0BD0"/>
    <w:rsid w:val="00CF6237"/>
    <w:rsid w:val="00D00FC6"/>
    <w:rsid w:val="00D0147E"/>
    <w:rsid w:val="00D0176D"/>
    <w:rsid w:val="00D031D6"/>
    <w:rsid w:val="00D05225"/>
    <w:rsid w:val="00D20ACA"/>
    <w:rsid w:val="00D2223C"/>
    <w:rsid w:val="00D32E6B"/>
    <w:rsid w:val="00D330CA"/>
    <w:rsid w:val="00D33A23"/>
    <w:rsid w:val="00D40C07"/>
    <w:rsid w:val="00D46A5C"/>
    <w:rsid w:val="00D50935"/>
    <w:rsid w:val="00D54C6B"/>
    <w:rsid w:val="00D56BFF"/>
    <w:rsid w:val="00D56F6B"/>
    <w:rsid w:val="00D61F9B"/>
    <w:rsid w:val="00D639E2"/>
    <w:rsid w:val="00D6537A"/>
    <w:rsid w:val="00D6575B"/>
    <w:rsid w:val="00D67F9A"/>
    <w:rsid w:val="00D84B9D"/>
    <w:rsid w:val="00D90A4E"/>
    <w:rsid w:val="00D93BB4"/>
    <w:rsid w:val="00DA0869"/>
    <w:rsid w:val="00DA3FCC"/>
    <w:rsid w:val="00DA7594"/>
    <w:rsid w:val="00DB0651"/>
    <w:rsid w:val="00DB703F"/>
    <w:rsid w:val="00DC190C"/>
    <w:rsid w:val="00DC2194"/>
    <w:rsid w:val="00DC2657"/>
    <w:rsid w:val="00DC3377"/>
    <w:rsid w:val="00DC6827"/>
    <w:rsid w:val="00DD5D4A"/>
    <w:rsid w:val="00DE1F7D"/>
    <w:rsid w:val="00DE542B"/>
    <w:rsid w:val="00DF03DD"/>
    <w:rsid w:val="00DF14C3"/>
    <w:rsid w:val="00DF2A1C"/>
    <w:rsid w:val="00DF3A05"/>
    <w:rsid w:val="00DF7689"/>
    <w:rsid w:val="00E04623"/>
    <w:rsid w:val="00E052A7"/>
    <w:rsid w:val="00E06D12"/>
    <w:rsid w:val="00E07DF5"/>
    <w:rsid w:val="00E16352"/>
    <w:rsid w:val="00E17EB6"/>
    <w:rsid w:val="00E201AD"/>
    <w:rsid w:val="00E21089"/>
    <w:rsid w:val="00E2425A"/>
    <w:rsid w:val="00E270F8"/>
    <w:rsid w:val="00E3027D"/>
    <w:rsid w:val="00E36F2B"/>
    <w:rsid w:val="00E41095"/>
    <w:rsid w:val="00E4384E"/>
    <w:rsid w:val="00E468E6"/>
    <w:rsid w:val="00E4726D"/>
    <w:rsid w:val="00E511C5"/>
    <w:rsid w:val="00E5121B"/>
    <w:rsid w:val="00E51FC3"/>
    <w:rsid w:val="00E6187B"/>
    <w:rsid w:val="00E715B3"/>
    <w:rsid w:val="00E72B47"/>
    <w:rsid w:val="00E72D30"/>
    <w:rsid w:val="00E775E1"/>
    <w:rsid w:val="00E90B2D"/>
    <w:rsid w:val="00E968A2"/>
    <w:rsid w:val="00EA4521"/>
    <w:rsid w:val="00EC2667"/>
    <w:rsid w:val="00EC2C41"/>
    <w:rsid w:val="00ED0D4D"/>
    <w:rsid w:val="00ED2812"/>
    <w:rsid w:val="00ED2ADC"/>
    <w:rsid w:val="00ED7C3A"/>
    <w:rsid w:val="00EE0D4C"/>
    <w:rsid w:val="00EF0363"/>
    <w:rsid w:val="00F05703"/>
    <w:rsid w:val="00F067A5"/>
    <w:rsid w:val="00F16A08"/>
    <w:rsid w:val="00F25DF3"/>
    <w:rsid w:val="00F266DA"/>
    <w:rsid w:val="00F27680"/>
    <w:rsid w:val="00F347C2"/>
    <w:rsid w:val="00F37100"/>
    <w:rsid w:val="00F42EA8"/>
    <w:rsid w:val="00F518AC"/>
    <w:rsid w:val="00F529D7"/>
    <w:rsid w:val="00F52CDB"/>
    <w:rsid w:val="00F548EF"/>
    <w:rsid w:val="00F57437"/>
    <w:rsid w:val="00F70A74"/>
    <w:rsid w:val="00F7233C"/>
    <w:rsid w:val="00F77E45"/>
    <w:rsid w:val="00F971EC"/>
    <w:rsid w:val="00FA1AEA"/>
    <w:rsid w:val="00FA329E"/>
    <w:rsid w:val="00FB7CD6"/>
    <w:rsid w:val="00FC2070"/>
    <w:rsid w:val="00FC280C"/>
    <w:rsid w:val="00FC3545"/>
    <w:rsid w:val="00FC5D06"/>
    <w:rsid w:val="00FC73AE"/>
    <w:rsid w:val="00FD49CA"/>
    <w:rsid w:val="00FE12F1"/>
    <w:rsid w:val="00FE1AFD"/>
    <w:rsid w:val="00FF33E3"/>
    <w:rsid w:val="00FF3DA8"/>
    <w:rsid w:val="00FF6854"/>
    <w:rsid w:val="00FF7B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71B88F82"/>
  <w15:docId w15:val="{2DFF6CAF-48AC-4FC7-A02A-8D05C78A6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3347"/>
    <w:pPr>
      <w:ind w:left="720"/>
      <w:contextualSpacing/>
    </w:pPr>
  </w:style>
  <w:style w:type="table" w:styleId="TableGrid">
    <w:name w:val="Table Grid"/>
    <w:basedOn w:val="TableNormal"/>
    <w:uiPriority w:val="39"/>
    <w:rsid w:val="00403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5703"/>
  </w:style>
  <w:style w:type="character" w:styleId="CommentReference">
    <w:name w:val="annotation reference"/>
    <w:basedOn w:val="DefaultParagraphFont"/>
    <w:uiPriority w:val="99"/>
    <w:semiHidden/>
    <w:unhideWhenUsed/>
    <w:rsid w:val="005C4656"/>
    <w:rPr>
      <w:sz w:val="16"/>
      <w:szCs w:val="16"/>
    </w:rPr>
  </w:style>
  <w:style w:type="paragraph" w:styleId="CommentText">
    <w:name w:val="annotation text"/>
    <w:basedOn w:val="Normal"/>
    <w:link w:val="CommentTextChar"/>
    <w:uiPriority w:val="99"/>
    <w:unhideWhenUsed/>
    <w:rsid w:val="005C4656"/>
    <w:pPr>
      <w:spacing w:line="240" w:lineRule="auto"/>
    </w:pPr>
    <w:rPr>
      <w:sz w:val="20"/>
      <w:szCs w:val="20"/>
    </w:rPr>
  </w:style>
  <w:style w:type="character" w:customStyle="1" w:styleId="CommentTextChar">
    <w:name w:val="Comment Text Char"/>
    <w:basedOn w:val="DefaultParagraphFont"/>
    <w:link w:val="CommentText"/>
    <w:uiPriority w:val="99"/>
    <w:rsid w:val="005C4656"/>
    <w:rPr>
      <w:sz w:val="20"/>
      <w:szCs w:val="20"/>
    </w:rPr>
  </w:style>
  <w:style w:type="paragraph" w:styleId="CommentSubject">
    <w:name w:val="annotation subject"/>
    <w:basedOn w:val="CommentText"/>
    <w:next w:val="CommentText"/>
    <w:link w:val="CommentSubjectChar"/>
    <w:uiPriority w:val="99"/>
    <w:semiHidden/>
    <w:unhideWhenUsed/>
    <w:rsid w:val="006753E6"/>
    <w:rPr>
      <w:b/>
      <w:bCs/>
    </w:rPr>
  </w:style>
  <w:style w:type="character" w:customStyle="1" w:styleId="CommentSubjectChar">
    <w:name w:val="Comment Subject Char"/>
    <w:basedOn w:val="CommentTextChar"/>
    <w:link w:val="CommentSubject"/>
    <w:uiPriority w:val="99"/>
    <w:semiHidden/>
    <w:rsid w:val="006753E6"/>
    <w:rPr>
      <w:b/>
      <w:bCs/>
      <w:sz w:val="20"/>
      <w:szCs w:val="20"/>
    </w:rPr>
  </w:style>
  <w:style w:type="paragraph" w:styleId="BalloonText">
    <w:name w:val="Balloon Text"/>
    <w:basedOn w:val="Normal"/>
    <w:link w:val="BalloonTextChar"/>
    <w:uiPriority w:val="99"/>
    <w:semiHidden/>
    <w:unhideWhenUsed/>
    <w:rsid w:val="000175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75E0"/>
    <w:rPr>
      <w:rFonts w:ascii="Segoe UI" w:hAnsi="Segoe UI" w:cs="Segoe UI"/>
      <w:sz w:val="18"/>
      <w:szCs w:val="18"/>
    </w:rPr>
  </w:style>
  <w:style w:type="paragraph" w:styleId="Revision">
    <w:name w:val="Revision"/>
    <w:hidden/>
    <w:uiPriority w:val="99"/>
    <w:semiHidden/>
    <w:rsid w:val="00215218"/>
    <w:pPr>
      <w:spacing w:after="0" w:line="240" w:lineRule="auto"/>
    </w:pPr>
  </w:style>
  <w:style w:type="paragraph" w:customStyle="1" w:styleId="EndNoteBibliographyTitle">
    <w:name w:val="EndNote Bibliography Title"/>
    <w:basedOn w:val="Normal"/>
    <w:link w:val="EndNoteBibliographyTitleChar"/>
    <w:rsid w:val="00266F7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66F71"/>
    <w:rPr>
      <w:rFonts w:ascii="Calibri" w:hAnsi="Calibri" w:cs="Calibri"/>
      <w:noProof/>
      <w:lang w:val="en-US"/>
    </w:rPr>
  </w:style>
  <w:style w:type="paragraph" w:customStyle="1" w:styleId="EndNoteBibliography">
    <w:name w:val="EndNote Bibliography"/>
    <w:basedOn w:val="Normal"/>
    <w:link w:val="EndNoteBibliographyChar"/>
    <w:rsid w:val="00266F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66F71"/>
    <w:rPr>
      <w:rFonts w:ascii="Calibri" w:hAnsi="Calibri" w:cs="Calibri"/>
      <w:noProof/>
      <w:lang w:val="en-US"/>
    </w:rPr>
  </w:style>
  <w:style w:type="paragraph" w:styleId="NormalWeb">
    <w:name w:val="Normal (Web)"/>
    <w:basedOn w:val="Normal"/>
    <w:uiPriority w:val="99"/>
    <w:unhideWhenUsed/>
    <w:rsid w:val="00297FE1"/>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docsum-pmid">
    <w:name w:val="docsum-pmid"/>
    <w:basedOn w:val="DefaultParagraphFont"/>
    <w:rsid w:val="001D1A17"/>
  </w:style>
  <w:style w:type="character" w:styleId="Hyperlink">
    <w:name w:val="Hyperlink"/>
    <w:basedOn w:val="DefaultParagraphFont"/>
    <w:uiPriority w:val="99"/>
    <w:unhideWhenUsed/>
    <w:rsid w:val="00CE47B6"/>
    <w:rPr>
      <w:color w:val="0563C1" w:themeColor="hyperlink"/>
      <w:u w:val="single"/>
    </w:rPr>
  </w:style>
  <w:style w:type="character" w:customStyle="1" w:styleId="UnresolvedMention1">
    <w:name w:val="Unresolved Mention1"/>
    <w:basedOn w:val="DefaultParagraphFont"/>
    <w:uiPriority w:val="99"/>
    <w:semiHidden/>
    <w:unhideWhenUsed/>
    <w:rsid w:val="00CE47B6"/>
    <w:rPr>
      <w:color w:val="605E5C"/>
      <w:shd w:val="clear" w:color="auto" w:fill="E1DFDD"/>
    </w:rPr>
  </w:style>
  <w:style w:type="character" w:customStyle="1" w:styleId="UnresolvedMention2">
    <w:name w:val="Unresolved Mention2"/>
    <w:basedOn w:val="DefaultParagraphFont"/>
    <w:uiPriority w:val="99"/>
    <w:semiHidden/>
    <w:unhideWhenUsed/>
    <w:rsid w:val="005D4F54"/>
    <w:rPr>
      <w:color w:val="605E5C"/>
      <w:shd w:val="clear" w:color="auto" w:fill="E1DFDD"/>
    </w:rPr>
  </w:style>
  <w:style w:type="character" w:customStyle="1" w:styleId="period">
    <w:name w:val="period"/>
    <w:basedOn w:val="DefaultParagraphFont"/>
    <w:rsid w:val="00A9088E"/>
  </w:style>
  <w:style w:type="character" w:customStyle="1" w:styleId="cit">
    <w:name w:val="cit"/>
    <w:basedOn w:val="DefaultParagraphFont"/>
    <w:rsid w:val="00A9088E"/>
  </w:style>
  <w:style w:type="character" w:customStyle="1" w:styleId="citation-doi">
    <w:name w:val="citation-doi"/>
    <w:basedOn w:val="DefaultParagraphFont"/>
    <w:rsid w:val="00A9088E"/>
  </w:style>
  <w:style w:type="character" w:customStyle="1" w:styleId="secondary-date">
    <w:name w:val="secondary-date"/>
    <w:basedOn w:val="DefaultParagraphFont"/>
    <w:rsid w:val="00A9088E"/>
  </w:style>
  <w:style w:type="character" w:customStyle="1" w:styleId="docsum-journal-citation">
    <w:name w:val="docsum-journal-citation"/>
    <w:basedOn w:val="DefaultParagraphFont"/>
    <w:rsid w:val="00BB72E0"/>
  </w:style>
  <w:style w:type="character" w:customStyle="1" w:styleId="citation-part">
    <w:name w:val="citation-part"/>
    <w:basedOn w:val="DefaultParagraphFont"/>
    <w:rsid w:val="00BB72E0"/>
  </w:style>
  <w:style w:type="paragraph" w:styleId="Footer">
    <w:name w:val="footer"/>
    <w:basedOn w:val="Normal"/>
    <w:link w:val="FooterChar"/>
    <w:uiPriority w:val="99"/>
    <w:unhideWhenUsed/>
    <w:rsid w:val="00352ECD"/>
    <w:pPr>
      <w:tabs>
        <w:tab w:val="center" w:pos="4819"/>
        <w:tab w:val="right" w:pos="9638"/>
      </w:tabs>
      <w:spacing w:after="0" w:line="240" w:lineRule="auto"/>
    </w:pPr>
  </w:style>
  <w:style w:type="character" w:customStyle="1" w:styleId="FooterChar">
    <w:name w:val="Footer Char"/>
    <w:basedOn w:val="DefaultParagraphFont"/>
    <w:link w:val="Footer"/>
    <w:uiPriority w:val="99"/>
    <w:rsid w:val="00352ECD"/>
  </w:style>
  <w:style w:type="character" w:styleId="PageNumber">
    <w:name w:val="page number"/>
    <w:basedOn w:val="DefaultParagraphFont"/>
    <w:uiPriority w:val="99"/>
    <w:semiHidden/>
    <w:unhideWhenUsed/>
    <w:rsid w:val="00352ECD"/>
  </w:style>
  <w:style w:type="paragraph" w:styleId="Header">
    <w:name w:val="header"/>
    <w:basedOn w:val="Normal"/>
    <w:link w:val="HeaderChar"/>
    <w:uiPriority w:val="99"/>
    <w:unhideWhenUsed/>
    <w:rsid w:val="00CF6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2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683804">
      <w:bodyDiv w:val="1"/>
      <w:marLeft w:val="0"/>
      <w:marRight w:val="0"/>
      <w:marTop w:val="0"/>
      <w:marBottom w:val="0"/>
      <w:divBdr>
        <w:top w:val="none" w:sz="0" w:space="0" w:color="auto"/>
        <w:left w:val="none" w:sz="0" w:space="0" w:color="auto"/>
        <w:bottom w:val="none" w:sz="0" w:space="0" w:color="auto"/>
        <w:right w:val="none" w:sz="0" w:space="0" w:color="auto"/>
      </w:divBdr>
    </w:div>
    <w:div w:id="263995787">
      <w:bodyDiv w:val="1"/>
      <w:marLeft w:val="0"/>
      <w:marRight w:val="0"/>
      <w:marTop w:val="0"/>
      <w:marBottom w:val="0"/>
      <w:divBdr>
        <w:top w:val="none" w:sz="0" w:space="0" w:color="auto"/>
        <w:left w:val="none" w:sz="0" w:space="0" w:color="auto"/>
        <w:bottom w:val="none" w:sz="0" w:space="0" w:color="auto"/>
        <w:right w:val="none" w:sz="0" w:space="0" w:color="auto"/>
      </w:divBdr>
    </w:div>
    <w:div w:id="1001012114">
      <w:bodyDiv w:val="1"/>
      <w:marLeft w:val="0"/>
      <w:marRight w:val="0"/>
      <w:marTop w:val="0"/>
      <w:marBottom w:val="0"/>
      <w:divBdr>
        <w:top w:val="none" w:sz="0" w:space="0" w:color="auto"/>
        <w:left w:val="none" w:sz="0" w:space="0" w:color="auto"/>
        <w:bottom w:val="none" w:sz="0" w:space="0" w:color="auto"/>
        <w:right w:val="none" w:sz="0" w:space="0" w:color="auto"/>
      </w:divBdr>
      <w:divsChild>
        <w:div w:id="795561000">
          <w:marLeft w:val="0"/>
          <w:marRight w:val="0"/>
          <w:marTop w:val="0"/>
          <w:marBottom w:val="0"/>
          <w:divBdr>
            <w:top w:val="none" w:sz="0" w:space="0" w:color="auto"/>
            <w:left w:val="none" w:sz="0" w:space="0" w:color="auto"/>
            <w:bottom w:val="none" w:sz="0" w:space="0" w:color="auto"/>
            <w:right w:val="none" w:sz="0" w:space="0" w:color="auto"/>
          </w:divBdr>
          <w:divsChild>
            <w:div w:id="1314063385">
              <w:marLeft w:val="0"/>
              <w:marRight w:val="0"/>
              <w:marTop w:val="0"/>
              <w:marBottom w:val="0"/>
              <w:divBdr>
                <w:top w:val="none" w:sz="0" w:space="0" w:color="auto"/>
                <w:left w:val="none" w:sz="0" w:space="0" w:color="auto"/>
                <w:bottom w:val="none" w:sz="0" w:space="0" w:color="auto"/>
                <w:right w:val="none" w:sz="0" w:space="0" w:color="auto"/>
              </w:divBdr>
              <w:divsChild>
                <w:div w:id="12597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108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h.Bilson@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d.byrne@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D9386A-5A84-E94D-B5E6-A8EF3B5A7209}">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668DA-20A2-4FEF-9F64-ACC09CE4E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277</Words>
  <Characters>41481</Characters>
  <Application>Microsoft Office Word</Application>
  <DocSecurity>0</DocSecurity>
  <Lines>345</Lines>
  <Paragraphs>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outhampton</Company>
  <LinksUpToDate>false</LinksUpToDate>
  <CharactersWithSpaces>4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Bilson</dc:creator>
  <cp:keywords/>
  <dc:description/>
  <cp:lastModifiedBy>Josh Bilson</cp:lastModifiedBy>
  <cp:revision>2</cp:revision>
  <cp:lastPrinted>2024-07-05T11:51:00Z</cp:lastPrinted>
  <dcterms:created xsi:type="dcterms:W3CDTF">2024-10-04T12:32:00Z</dcterms:created>
  <dcterms:modified xsi:type="dcterms:W3CDTF">2024-10-0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740</vt:lpwstr>
  </property>
  <property fmtid="{D5CDD505-2E9C-101B-9397-08002B2CF9AE}" pid="3" name="grammarly_documentContext">
    <vt:lpwstr>{"goals":[],"domain":"general","emotions":[],"dialect":"american"}</vt:lpwstr>
  </property>
</Properties>
</file>